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A0D3A" w14:textId="51B79363" w:rsidR="008570E5" w:rsidRDefault="00211655" w:rsidP="00FD3B07">
      <w:pPr>
        <w:pStyle w:val="Heading1"/>
        <w:spacing w:before="0"/>
        <w:contextualSpacing/>
        <w:jc w:val="both"/>
      </w:pPr>
      <w:r>
        <w:t xml:space="preserve">Modeling the Contribution of Offshore Wind to the Grid Mix and Air Quality Implications: </w:t>
      </w:r>
      <w:r w:rsidR="000D3080">
        <w:t xml:space="preserve">U.S. </w:t>
      </w:r>
      <w:r>
        <w:t>National Approach</w:t>
      </w:r>
    </w:p>
    <w:p w14:paraId="3FDA3466" w14:textId="77777777" w:rsidR="008570E5" w:rsidRPr="008570E5" w:rsidRDefault="008570E5" w:rsidP="00FD3B07">
      <w:pPr>
        <w:spacing w:after="0"/>
        <w:contextualSpacing/>
        <w:jc w:val="both"/>
      </w:pPr>
    </w:p>
    <w:p w14:paraId="31190E17" w14:textId="77777777" w:rsidR="008570E5" w:rsidRDefault="008570E5" w:rsidP="00FD3B07">
      <w:pPr>
        <w:pStyle w:val="Heading2"/>
        <w:spacing w:before="0"/>
        <w:contextualSpacing/>
        <w:jc w:val="both"/>
      </w:pPr>
      <w:r w:rsidRPr="008570E5">
        <w:t>Abstract</w:t>
      </w:r>
    </w:p>
    <w:p w14:paraId="293E4473" w14:textId="77777777" w:rsidR="004A1D98" w:rsidRPr="00134E75" w:rsidRDefault="004A1D98" w:rsidP="004A1D98">
      <w:pPr>
        <w:spacing w:after="0"/>
        <w:contextualSpacing/>
        <w:jc w:val="both"/>
      </w:pPr>
    </w:p>
    <w:p w14:paraId="7CD09671" w14:textId="2704717E" w:rsidR="00712618" w:rsidRDefault="004A1D98" w:rsidP="001A19F3">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89474D">
        <w:t xml:space="preserve">energy sector </w:t>
      </w:r>
      <w:r w:rsidR="0070190D">
        <w:t>drivers</w:t>
      </w:r>
      <w:r w:rsidR="00303F12">
        <w:t xml:space="preserve"> that include varying OSW </w:t>
      </w:r>
      <w:r w:rsidR="00087B87" w:rsidRPr="00134E75">
        <w:t xml:space="preserve">cost curves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087B87" w:rsidRPr="00134E75">
        <w:t xml:space="preserve"> scenarios to measure the changes in the energy mix and quantify </w:t>
      </w:r>
      <w:r w:rsidR="00F669BB">
        <w:t>OSW’s</w:t>
      </w:r>
      <w:r w:rsidR="00087B87" w:rsidRPr="00134E75">
        <w:t xml:space="preserve"> impact on the resulting emissions.  </w:t>
      </w:r>
    </w:p>
    <w:p w14:paraId="6C646FB0" w14:textId="77777777" w:rsidR="00712618" w:rsidRDefault="00712618" w:rsidP="001A19F3">
      <w:pPr>
        <w:spacing w:after="0"/>
        <w:contextualSpacing/>
        <w:jc w:val="both"/>
      </w:pPr>
    </w:p>
    <w:p w14:paraId="05C1935D" w14:textId="5AB41AB3" w:rsidR="00FC7A88" w:rsidRDefault="00712618" w:rsidP="00FC7A88">
      <w:pPr>
        <w:spacing w:after="0"/>
        <w:contextualSpacing/>
        <w:jc w:val="both"/>
      </w:pPr>
      <w:r w:rsidRPr="00134E75">
        <w:t>For this analysis, an energy system modeling approach is used to generate and explore potential energy futures. The approach uses 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 xml:space="preserve">and a database representation of the U.S. energy system called the EPAUS9rT, applying a nested parametric sensitivity analysis to represent potential futures. C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d vastly different energy futures with comparably different emissions profiles. </w:t>
      </w:r>
      <w:r w:rsidR="001533B4">
        <w:t>T</w:t>
      </w:r>
      <w:r w:rsidR="001471FB" w:rsidRPr="00134E75">
        <w:t xml:space="preserve">his sensitivity analysis allows us to explore the benefits of </w:t>
      </w:r>
      <w:r w:rsidR="001507A4">
        <w:t>OSW</w:t>
      </w:r>
      <w:r w:rsidR="001471FB" w:rsidRPr="00134E75">
        <w:t xml:space="preserve"> as an energy source within the U.S. as it relates to air quality and GHG emissions reductions.  </w:t>
      </w:r>
      <w:r w:rsidR="00FC7A88">
        <w:t xml:space="preserve">We found that OSW buildout was affected more by cost than </w:t>
      </w:r>
      <w:r w:rsidR="00FC7A88" w:rsidRPr="006B66AE">
        <w:t>CO</w:t>
      </w:r>
      <w:r w:rsidR="00FC7A88" w:rsidRPr="006B66AE">
        <w:rPr>
          <w:vertAlign w:val="subscript"/>
        </w:rPr>
        <w:t>2</w:t>
      </w:r>
      <w:r w:rsidR="00FC7A88" w:rsidRPr="00134E75">
        <w:t xml:space="preserve"> mitigation stringencies</w:t>
      </w:r>
      <w:r w:rsidR="00FC7A88">
        <w:t xml:space="preserve">, though both had a measurable positive impact. OSW was more affected by </w:t>
      </w:r>
      <w:r w:rsidR="00FC7A88" w:rsidRPr="006B66AE">
        <w:t>CO</w:t>
      </w:r>
      <w:r w:rsidR="00FC7A88" w:rsidRPr="006B66AE">
        <w:rPr>
          <w:vertAlign w:val="subscript"/>
        </w:rPr>
        <w:t>2</w:t>
      </w:r>
      <w:r w:rsidR="00FC7A88" w:rsidRPr="00134E75">
        <w:t xml:space="preserve"> </w:t>
      </w:r>
      <w:r w:rsidR="00FC7A88">
        <w:t xml:space="preserve">caps at higher prices and very little at lower prices. Additionally, we found that while </w:t>
      </w:r>
      <w:r w:rsidR="00FC7A88" w:rsidRPr="006B66AE">
        <w:t>CO</w:t>
      </w:r>
      <w:r w:rsidR="00FC7A88" w:rsidRPr="006B66AE">
        <w:rPr>
          <w:vertAlign w:val="subscript"/>
        </w:rPr>
        <w:t>2</w:t>
      </w:r>
      <w:r w:rsidR="00FC7A88" w:rsidRPr="00134E75">
        <w:t xml:space="preserve"> mitigation </w:t>
      </w:r>
      <w:r w:rsidR="00FC7A88">
        <w:t xml:space="preserve">had a statistically significant effect on all five criteria air emissions investigated, OSW capacity only had a statistically significant effect o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24B46F4C" w14:textId="77777777" w:rsidR="008570E5" w:rsidRDefault="008570E5" w:rsidP="00FD3B07">
      <w:pPr>
        <w:spacing w:after="0"/>
        <w:contextualSpacing/>
        <w:jc w:val="both"/>
      </w:pPr>
    </w:p>
    <w:p w14:paraId="391E716E" w14:textId="4FC300A3" w:rsidR="00DF0151" w:rsidRDefault="008570E5" w:rsidP="00FD3B07">
      <w:pPr>
        <w:pStyle w:val="Heading2"/>
        <w:spacing w:before="0"/>
        <w:contextualSpacing/>
        <w:jc w:val="both"/>
      </w:pPr>
      <w:r>
        <w:t>Introduction</w:t>
      </w:r>
      <w:r w:rsidR="004262BF">
        <w:t xml:space="preserve"> and objectives</w:t>
      </w:r>
    </w:p>
    <w:p w14:paraId="5FF252FD" w14:textId="77777777" w:rsidR="00DF0151" w:rsidRPr="00DF0151" w:rsidRDefault="00DF0151" w:rsidP="00FD3B07">
      <w:pPr>
        <w:spacing w:after="0"/>
        <w:contextualSpacing/>
        <w:jc w:val="both"/>
      </w:pPr>
    </w:p>
    <w:p w14:paraId="6E669F6E" w14:textId="6AAEB9EE" w:rsidR="00CE22D7" w:rsidRDefault="001507A4" w:rsidP="00FD3B07">
      <w:pPr>
        <w:spacing w:after="0"/>
        <w:contextualSpacing/>
        <w:jc w:val="both"/>
      </w:pPr>
      <w:r>
        <w:t>OSW</w:t>
      </w:r>
      <w:r w:rsidR="00CE22D7">
        <w:t xml:space="preserve"> is a renewable energy </w:t>
      </w:r>
      <w:r w:rsidR="00836741">
        <w:t>re</w:t>
      </w:r>
      <w:r w:rsidR="00CE22D7">
        <w:t>source available over coastal and great lake waters. Its low variability and uncertainty paired with its proximity to large population centers makes it a prime candidate for electricity production. 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Pjc0PC9rZXk+PC9mb3JlaWduLWtleXM+PHJlZi10eXBlIG5hbWU9IkRhdGFzZXQiPjU5PC9y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</w:fldData>
        </w:fldChar>
      </w:r>
      <w:r w:rsidR="00243441">
        <w:instrText xml:space="preserve"> ADDIN EN.CITE </w:instrText>
      </w:r>
      <w:r w:rsidR="00243441">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Pjc0PC9rZXk+PC9mb3JlaWduLWtleXM+PHJlZi10eXBlIG5hbWU9IkRhdGFzZXQiPjU5PC9y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</w:fldData>
        </w:fldChar>
      </w:r>
      <w:r w:rsidR="00243441">
        <w:instrText xml:space="preserve"> ADDIN EN.CITE.DATA </w:instrText>
      </w:r>
      <w:r w:rsidR="00243441">
        <w:fldChar w:fldCharType="end"/>
      </w:r>
      <w:r w:rsidR="000E26CC">
        <w:fldChar w:fldCharType="separate"/>
      </w:r>
      <w:r w:rsidR="00243441">
        <w:rPr>
          <w:noProof/>
        </w:rPr>
        <w:t>(NOAA, 2013, 2014; Ringkjob, Haugan, &amp; Solbrekke, 2018)</w:t>
      </w:r>
      <w:r w:rsidR="000E26CC">
        <w:fldChar w:fldCharType="end"/>
      </w:r>
      <w:r w:rsidR="00C82A97">
        <w:t>.</w:t>
      </w:r>
      <w:r w:rsidR="000E26CC">
        <w:t xml:space="preserve"> </w:t>
      </w:r>
      <w:r w:rsidR="00C82A97">
        <w:t>This means electricity consumption is growing and there is less area available for development. More so, the area that is available is expensive due to availability constraints.</w:t>
      </w:r>
      <w:r w:rsidR="00E025CE">
        <w:t xml:space="preserve"> </w:t>
      </w:r>
      <w:r>
        <w:t>OSW</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243441">
        <w:instrText xml:space="preserve"> ADDIN EN.CITE &lt;EndNote&gt;&lt;Cite&gt;&lt;Author&gt;Musial&lt;/Author&gt;&lt;Year&gt;2016&lt;/Year&gt;&lt;RecNum&gt;72&lt;/RecNum&gt;&lt;DisplayText&gt;(Musial, Heimiller, Beiter, Scott, &amp;amp; Draxl, 2016)&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243441">
        <w:rPr>
          <w:noProof/>
        </w:rPr>
        <w:t>(Musial, Heimiller, Beiter, Scott, &amp; Draxl, 2016)</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 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737EEE">
        <w:t>nevertheless</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BC0E33">
        <w:instrText xml:space="preserve"> ADDIN EN.CITE &lt;EndNote&gt;&lt;Cite&gt;&lt;Author&gt;Green&lt;/Author&gt;&lt;Year&gt;2011&lt;/Year&gt;&lt;RecNum&gt;42&lt;/RecNum&gt;&lt;DisplayText&gt;(Green &amp;amp; Vasilakos, 2011; Myhr, Bjerkseter, Agotnes, &amp;amp; Nygaard, 2014)&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BC0E33">
        <w:rPr>
          <w:noProof/>
        </w:rPr>
        <w:t>(Green &amp; Vasilakos, 2011; Myhr, Bjerkseter, Agotnes, &amp; Nygaard, 2014)</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orthy transmission lines</w:t>
      </w:r>
      <w:r w:rsidR="00BC0E33">
        <w:t xml:space="preserve"> </w:t>
      </w:r>
      <w:r w:rsidR="006C0FE6">
        <w:fldChar w:fldCharType="begin"/>
      </w:r>
      <w:r w:rsidR="006C0FE6">
        <w:instrText xml:space="preserve"> ADDIN EN.CITE &lt;EndNote&gt;&lt;Cite&gt;&lt;Author&gt;Stehly&lt;/Author&gt;&lt;Year&gt;2017&lt;/Year&gt;&lt;RecNum&gt;143&lt;/RecNum&gt;&lt;DisplayText&gt;(Stehly, Beiter, Heimiller, &amp;amp; Scott, 2017)&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C0FE6">
        <w:rPr>
          <w:noProof/>
        </w:rPr>
        <w:t>(Stehly, Beiter, Heimiller, &amp; Scott, 2017)</w:t>
      </w:r>
      <w:r w:rsidR="006C0FE6">
        <w:fldChar w:fldCharType="end"/>
      </w:r>
      <w:r w:rsidR="00CA0F53">
        <w:t xml:space="preserve">. </w:t>
      </w:r>
    </w:p>
    <w:p w14:paraId="71FF31E6" w14:textId="77777777" w:rsidR="000B38A2" w:rsidRPr="00134E75" w:rsidRDefault="000B38A2" w:rsidP="00FD3B07">
      <w:pPr>
        <w:spacing w:after="0"/>
        <w:contextualSpacing/>
        <w:jc w:val="both"/>
      </w:pPr>
    </w:p>
    <w:p w14:paraId="662A36F8" w14:textId="7D391569" w:rsidR="00E535B1" w:rsidRDefault="003061BE" w:rsidP="00FD3B07">
      <w:pPr>
        <w:spacing w:after="0"/>
        <w:contextualSpacing/>
        <w:jc w:val="both"/>
      </w:pPr>
      <w:r w:rsidRPr="00134E75">
        <w:t>Twenty-five</w:t>
      </w:r>
      <w:r w:rsidR="00BD4400" w:rsidRPr="00134E75">
        <w:t xml:space="preserve"> coastal</w:t>
      </w:r>
      <w:r w:rsidR="0085451A" w:rsidRPr="00134E75">
        <w:t xml:space="preserve"> or great lakes</w:t>
      </w:r>
      <w:r w:rsidR="00BD4400" w:rsidRPr="00134E75">
        <w:t xml:space="preserve"> states and Washington D.C. have instituted Renewable Portfolio Standards or G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243441">
        <w:instrText xml:space="preserve"> ADDIN EN.CITE &lt;EndNote&gt;&lt;Cite&gt;&lt;Author&gt;NCCETC&lt;/Author&gt;&lt;Year&gt;2019&lt;/Year&gt;&lt;RecNum&gt;75&lt;/RecNum&gt;&lt;DisplayText&gt;(C2ES, 2019; NCCETC, 201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243441">
        <w:rPr>
          <w:noProof/>
        </w:rPr>
        <w:t>(C2ES, 2019; NCCETC, 201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243441">
        <w:instrText xml:space="preserve"> ADDIN EN.CITE &lt;EndNote&gt;&lt;Cite&gt;&lt;Author&gt;U.S. EIA&lt;/Author&gt;&lt;Year&gt;2018&lt;/Year&gt;&lt;RecNum&gt;77&lt;/RecNum&gt;&lt;DisplayText&gt;(U.S. EIA, 2018a, 2018b)&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243441">
        <w:rPr>
          <w:noProof/>
        </w:rPr>
        <w:t>(U.S. EIA, 2018a, 2018b)</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FD3B07">
      <w:pPr>
        <w:spacing w:after="0"/>
        <w:contextualSpacing/>
        <w:jc w:val="both"/>
      </w:pPr>
    </w:p>
    <w:p w14:paraId="15EC8730" w14:textId="588E7F0B" w:rsidR="00730D79" w:rsidRDefault="000E1F1A" w:rsidP="00FD3B07">
      <w:pPr>
        <w:spacing w:after="0"/>
        <w:contextualSpacing/>
        <w:jc w:val="both"/>
      </w:pPr>
      <w:r w:rsidRPr="00134E75">
        <w:lastRenderedPageBreak/>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FD3B07">
      <w:pPr>
        <w:spacing w:after="0"/>
        <w:contextualSpacing/>
        <w:jc w:val="both"/>
      </w:pPr>
    </w:p>
    <w:p w14:paraId="7377C320" w14:textId="175F2A55" w:rsidR="00730D79" w:rsidRDefault="00B51C2F" w:rsidP="00FD3B07">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for a declining cost curve for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FD3B07">
      <w:pPr>
        <w:spacing w:after="0"/>
        <w:contextualSpacing/>
        <w:jc w:val="both"/>
      </w:pPr>
    </w:p>
    <w:p w14:paraId="26B02629" w14:textId="07CB3AB3" w:rsidR="00A00F88" w:rsidRDefault="00B51C2F" w:rsidP="00FD3B07">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6E4347">
        <w:t xml:space="preserve">the criteria air pollutants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p>
    <w:p w14:paraId="60599F1F" w14:textId="77777777" w:rsidR="003B0AAF" w:rsidRDefault="003B0AAF" w:rsidP="00FD3B07">
      <w:pPr>
        <w:spacing w:after="0"/>
        <w:contextualSpacing/>
        <w:jc w:val="both"/>
      </w:pPr>
    </w:p>
    <w:p w14:paraId="014BE5B6" w14:textId="2EE839BF" w:rsidR="00F264B3" w:rsidRDefault="00BB769D" w:rsidP="00AF3266">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243441">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243441">
        <w:rPr>
          <w:noProof/>
        </w:rPr>
        <w:t>(U.S. EIA, 2019)</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 xml:space="preserve">54% comes 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7173AF">
        <w:t xml:space="preserve"> </w:t>
      </w:r>
      <w:r w:rsidR="007173AF">
        <w:fldChar w:fldCharType="begin"/>
      </w:r>
      <w:r w:rsidR="00243441">
        <w:instrText xml:space="preserve"> ADDIN EN.CITE &lt;EndNote&gt;&lt;Cite&gt;&lt;Author&gt;U.S. EPA&lt;/Author&gt;&lt;Year&gt;2014&lt;/Year&gt;&lt;RecNum&gt;80&lt;/RecNum&gt;&lt;DisplayText&gt;(U.S. EPA, 2014, 2017)&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243441">
        <w:rPr>
          <w:noProof/>
        </w:rPr>
        <w:t>(U.S. EPA, 2014, 2017)</w:t>
      </w:r>
      <w:r w:rsidR="007173AF">
        <w:fldChar w:fldCharType="end"/>
      </w:r>
      <w:r w:rsidR="00E02E84">
        <w:t>.</w:t>
      </w:r>
    </w:p>
    <w:p w14:paraId="6949CF79" w14:textId="77777777" w:rsidR="00C17E93" w:rsidRDefault="00C17E93" w:rsidP="00FD3B07">
      <w:pPr>
        <w:spacing w:after="0"/>
        <w:contextualSpacing/>
        <w:jc w:val="both"/>
      </w:pPr>
    </w:p>
    <w:p w14:paraId="05732443" w14:textId="48A915E2" w:rsidR="00280D71" w:rsidRDefault="00076820" w:rsidP="00FD3B07">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7975EB">
        <w:instrText xml:space="preserve"> ADDIN EN.CITE &lt;EndNote&gt;&lt;Cite&gt;&lt;Author&gt;Loughlin&lt;/Author&gt;&lt;Year&gt;2012&lt;/Year&gt;&lt;RecNum&gt;145&lt;/RecNum&gt;&lt;DisplayText&gt;(Loughlin, Yelverton, Dodder, &amp;amp; Miller, 2012)&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y and Environmental Policy&lt;/secondary-title&gt;&lt;/titles&gt;&lt;periodical&gt;&lt;full-title&gt;Clean Technology and Environmental Policy&lt;/full-title&gt;&lt;/periodical&gt;&lt;pages&gt;9-20&lt;/pages&gt;&lt;volume&gt;15&lt;/volume&gt;&lt;number&gt;1&lt;/number&gt;&lt;dates&gt;&lt;year&gt;2012&lt;/year&gt;&lt;/dates&gt;&lt;urls&gt;&lt;/urls&gt;&lt;/record&gt;&lt;/Cite&gt;&lt;/EndNote&gt;</w:instrText>
      </w:r>
      <w:r w:rsidR="007975EB">
        <w:fldChar w:fldCharType="separate"/>
      </w:r>
      <w:r w:rsidR="007975EB">
        <w:rPr>
          <w:noProof/>
        </w:rPr>
        <w:t>(Loughlin, Yelverton, Dodder, &amp; Miller, 2012)</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FD3B07">
      <w:pPr>
        <w:spacing w:after="0"/>
        <w:contextualSpacing/>
        <w:jc w:val="both"/>
      </w:pPr>
    </w:p>
    <w:p w14:paraId="7821A8F7" w14:textId="5F219939" w:rsidR="00730D79" w:rsidRPr="00134E75" w:rsidRDefault="00CA6CCD" w:rsidP="00FD3B07">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 xml:space="preserve">allows us to analyze the factors associated with the implementation of </w:t>
      </w:r>
      <w:r w:rsidR="001507A4">
        <w:t>OSW</w:t>
      </w:r>
      <w:r w:rsidR="00840F42" w:rsidRPr="00134E75">
        <w:t xml:space="preserve"> and the benefits to system emissions associated with an increase in wind power</w:t>
      </w:r>
      <w:r w:rsidR="00E86FB7" w:rsidRPr="00134E75">
        <w:t>.</w:t>
      </w:r>
    </w:p>
    <w:p w14:paraId="3E5BFE85" w14:textId="77777777" w:rsidR="00304B8A" w:rsidRDefault="00304B8A" w:rsidP="00FD3B07">
      <w:pPr>
        <w:spacing w:after="0"/>
        <w:contextualSpacing/>
        <w:jc w:val="both"/>
      </w:pPr>
    </w:p>
    <w:p w14:paraId="6A4018A5" w14:textId="77777777" w:rsidR="00304B8A" w:rsidRPr="00304B8A" w:rsidRDefault="008570E5" w:rsidP="00FD3B07">
      <w:pPr>
        <w:pStyle w:val="Heading2"/>
        <w:spacing w:before="0"/>
        <w:contextualSpacing/>
        <w:jc w:val="both"/>
      </w:pPr>
      <w:r>
        <w:t>Background</w:t>
      </w:r>
    </w:p>
    <w:p w14:paraId="37FE5419" w14:textId="77777777" w:rsidR="00304B8A" w:rsidRDefault="00304B8A" w:rsidP="00FD3B07">
      <w:pPr>
        <w:spacing w:after="0"/>
        <w:contextualSpacing/>
        <w:jc w:val="both"/>
      </w:pPr>
    </w:p>
    <w:p w14:paraId="486F5379" w14:textId="12B62C5C" w:rsidR="000A0946" w:rsidRDefault="001507A4" w:rsidP="00D73F35">
      <w:pPr>
        <w:spacing w:after="0"/>
        <w:contextualSpacing/>
        <w:jc w:val="both"/>
      </w:pPr>
      <w:r>
        <w:t>OSW</w:t>
      </w:r>
      <w:r w:rsidR="00A000D9">
        <w:t xml:space="preserve"> in Europe accounts for over 80% of worldwide </w:t>
      </w:r>
      <w:r>
        <w:t>OSW</w:t>
      </w:r>
      <w:r w:rsidR="00A000D9" w:rsidRPr="00134E75">
        <w:t xml:space="preserve"> with over 18</w:t>
      </w:r>
      <w:r w:rsidR="00A000D9">
        <w:t>.9</w:t>
      </w:r>
      <w:r w:rsidR="00A000D9" w:rsidRPr="00134E75">
        <w:t xml:space="preserve"> GW of installed capacity</w:t>
      </w:r>
      <w:r w:rsidR="00D73F35">
        <w:t xml:space="preserve"> </w:t>
      </w:r>
      <w:r w:rsidR="00CC3599">
        <w:t xml:space="preserve">and </w:t>
      </w:r>
      <w:r w:rsidR="00D73F35">
        <w:t>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243441">
        <w:instrText xml:space="preserve"> ADDIN EN.CITE &lt;EndNote&gt;&lt;Cite&gt;&lt;Year&gt;2019&lt;/Year&gt;&lt;RecNum&gt;59&lt;/RecNum&gt;&lt;DisplayText&gt;(GWEC, 2019)&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243441">
        <w:rPr>
          <w:noProof/>
        </w:rPr>
        <w:t>(GWEC, 2019)</w:t>
      </w:r>
      <w:r w:rsidR="005A2E07">
        <w:fldChar w:fldCharType="end"/>
      </w:r>
      <w:r w:rsidR="00D73F35">
        <w:t xml:space="preserve">. </w:t>
      </w:r>
      <w:r w:rsidR="0015075E">
        <w:t xml:space="preserve">While the technology is well established in Europe, there are many concepts that do not apply to the U.S. OSW is a renewable technology that requires wind as a natural resource for energy production. Much research has been conducted to assess wind </w:t>
      </w:r>
      <w:r w:rsidR="00C5519D">
        <w:t xml:space="preserve">resources </w:t>
      </w:r>
      <w:r w:rsidR="0015075E">
        <w:t xml:space="preserve">at a local scale in the U.S., allowing for more robust investigation of its applicability to this location </w:t>
      </w:r>
      <w:r w:rsidR="0015075E">
        <w:fldChar w:fldCharType="begin">
          <w:fldData xml:space="preserve">PEVuZE5vdGU+PENpdGU+PEF1dGhvcj5CZWl0ZXI8L0F1dGhvcj48WWVhcj4yMDE3PC9ZZWFyPjxS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</w:fldData>
        </w:fldChar>
      </w:r>
      <w:r w:rsidR="0015075E">
        <w:instrText xml:space="preserve"> ADDIN EN.CITE </w:instrText>
      </w:r>
      <w:r w:rsidR="0015075E">
        <w:fldChar w:fldCharType="begin">
          <w:fldData xml:space="preserve">PEVuZE5vdGU+PENpdGU+PEF1dGhvcj5CZWl0ZXI8L0F1dGhvcj48WWVhcj4yMDE3PC9ZZWFyPjxS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</w:fldData>
        </w:fldChar>
      </w:r>
      <w:r w:rsidR="0015075E">
        <w:instrText xml:space="preserve"> ADDIN EN.CITE.DATA </w:instrText>
      </w:r>
      <w:r w:rsidR="0015075E">
        <w:fldChar w:fldCharType="end"/>
      </w:r>
      <w:r w:rsidR="0015075E">
        <w:fldChar w:fldCharType="separate"/>
      </w:r>
      <w:r w:rsidR="0015075E">
        <w:rPr>
          <w:noProof/>
        </w:rPr>
        <w:t>(Beiter, Musial, Kilcher, Maness, &amp; Smith, 2017; Bosch, Staffel, &amp; Hawkes, 2018; Failla &amp; Arena, 2015; Staid &amp; Guikema, 2015)</w:t>
      </w:r>
      <w:r w:rsidR="0015075E">
        <w:fldChar w:fldCharType="end"/>
      </w:r>
      <w:r w:rsidR="0015075E">
        <w:t xml:space="preserve">. </w:t>
      </w:r>
    </w:p>
    <w:p w14:paraId="0CC22DC0" w14:textId="77777777" w:rsidR="000A0946" w:rsidRDefault="000A0946" w:rsidP="00D73F35">
      <w:pPr>
        <w:spacing w:after="0"/>
        <w:contextualSpacing/>
        <w:jc w:val="both"/>
      </w:pPr>
    </w:p>
    <w:p w14:paraId="4A31999C" w14:textId="07A47451" w:rsidR="0015075E" w:rsidRDefault="003D046D" w:rsidP="00D73F35">
      <w:pPr>
        <w:spacing w:after="0"/>
        <w:contextualSpacing/>
        <w:jc w:val="both"/>
      </w:pPr>
      <w:r>
        <w:t>Of even more complexity is adding high penetration of variables renewable resources to the grid. Huang et al</w:t>
      </w:r>
      <w:r w:rsidR="00E7680C">
        <w:t>.</w:t>
      </w:r>
      <w:r>
        <w:t xml:space="preserve"> developed control strategies for grid operators for highly OSW penetrated systems </w:t>
      </w:r>
      <w:r>
        <w:fldChar w:fldCharType="begin"/>
      </w:r>
      <w:r>
        <w:instrText xml:space="preserve"> ADDIN EN.CITE &lt;EndNote&gt;&lt;Cite&gt;&lt;Author&gt;Huang&lt;/Author&gt;&lt;Year&gt;2018&lt;/Year&gt;&lt;RecNum&gt;53&lt;/RecNum&gt;&lt;DisplayText&gt;(Huang, Wang, &amp;amp; Wen, 2018)&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Pr>
          <w:noProof/>
        </w:rPr>
        <w:t>(Huang, Wang, &amp; Wen, 2018)</w:t>
      </w:r>
      <w:r>
        <w:fldChar w:fldCharType="end"/>
      </w:r>
      <w:r>
        <w:t xml:space="preserve"> which can be paired with research by Bernd Moller to harness spatial modeling for later-stage planning </w:t>
      </w:r>
      <w:r>
        <w:fldChar w:fldCharType="begin"/>
      </w:r>
      <w:r>
        <w:instrText xml:space="preserve"> ADDIN EN.CITE &lt;EndNote&gt;&lt;Cite&gt;&lt;Author&gt;Moller&lt;/Author&gt;&lt;Year&gt;2011&lt;/Year&gt;&lt;RecNum&gt;55&lt;/RecNum&gt;&lt;DisplayText&gt;(Moller, 201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Pr>
          <w:noProof/>
        </w:rPr>
        <w:t>(Moller, 2011)</w:t>
      </w:r>
      <w:r>
        <w:fldChar w:fldCharType="end"/>
      </w:r>
      <w:r>
        <w:t xml:space="preserve">. Finally, there remains the issue of transmission of the OSW-generated electricity to shore, where the U.S. resources vary greatly by region in sea floor depth and distance to shore. This makes economic and location-based analysis difficult given the highly variable cost and requirements for transmission </w:t>
      </w:r>
      <w:r>
        <w:fldChar w:fldCharType="begin"/>
      </w:r>
      <w:r>
        <w:instrText xml:space="preserve"> ADDIN EN.CITE &lt;EndNote&gt;&lt;Cite&gt;&lt;Author&gt;Dedecca&lt;/Author&gt;&lt;Year&gt;2017&lt;/Year&gt;&lt;RecNum&gt;71&lt;/RecNum&gt;&lt;DisplayText&gt;(Dedecca, Hakvoort, &amp;amp; Herder, 2017; Houghton, Bell, &amp;amp; Doquet, 2016)&lt;/DisplayText&gt;&lt;record&gt;&lt;rec-number&gt;71&lt;/rec-number&gt;&lt;foreign-keys&gt;&lt;key app="EN" db-id="xv5ew2x05t22ane5w2f55290trt52wda2fpz" timestamp="1568052991"&gt;71&lt;/key&gt;&lt;/foreign-keys&gt;&lt;ref-type name="Journal Article"&gt;17&lt;/ref-type&gt;&lt;contributors&gt;&lt;authors&gt;&lt;author&gt;Joao Gorenstein Dedecca&lt;/author&gt;&lt;author&gt;Rudi A. Hakvoort&lt;/author&gt;&lt;author&gt;Paulien M. Herder&lt;/author&gt;&lt;/authors&gt;&lt;/contributors&gt;&lt;titles&gt;&lt;title&gt;Transmission expansion simulation for the European Northern Seas offshore grid&lt;/title&gt;&lt;secondary-title&gt;Energy&lt;/secondary-title&gt;&lt;/titles&gt;&lt;periodical&gt;&lt;full-title&gt;Energy&lt;/full-title&gt;&lt;/periodical&gt;&lt;pages&gt;805-824&lt;/pages&gt;&lt;volume&gt;125&lt;/volume&gt;&lt;dates&gt;&lt;year&gt;2017&lt;/year&gt;&lt;/dates&gt;&lt;urls&gt;&lt;/urls&gt;&lt;/record&gt;&lt;/Cite&gt;&lt;Cite&gt;&lt;Author&gt;Houghton&lt;/Author&gt;&lt;Year&gt;2016&lt;/Year&gt;&lt;RecNum&gt;66&lt;/RecNum&gt;&lt;record&gt;&lt;rec-number&gt;66&lt;/rec-number&gt;&lt;foreign-keys&gt;&lt;key app="EN" db-id="xv5ew2x05t22ane5w2f55290trt52wda2fpz" timestamp="1568052642"&gt;66&lt;/key&gt;&lt;/foreign-keys&gt;&lt;ref-type name="Journal Article"&gt;17&lt;/ref-type&gt;&lt;contributors&gt;&lt;authors&gt;&lt;author&gt;T. Houghton&lt;/author&gt;&lt;author&gt;K.R.W. Bell&lt;/author&gt;&lt;author&gt;M. Doquet&lt;/author&gt;&lt;/authors&gt;&lt;/contributors&gt;&lt;titles&gt;&lt;title&gt;Offshore transmission for wind: Comparing the economic benefits of different offshore network configurations&lt;/title&gt;&lt;secondary-title&gt;Renewable Energy&lt;/secondary-title&gt;&lt;/titles&gt;&lt;periodical&gt;&lt;full-title&gt;Renewable Energy&lt;/full-title&gt;&lt;/periodical&gt;&lt;pages&gt;268-279&lt;/pages&gt;&lt;volume&gt;94&lt;/volume&gt;&lt;dates&gt;&lt;year&gt;2016&lt;/year&gt;&lt;/dates&gt;&lt;urls&gt;&lt;/urls&gt;&lt;/record&gt;&lt;/Cite&gt;&lt;/EndNote&gt;</w:instrText>
      </w:r>
      <w:r>
        <w:fldChar w:fldCharType="separate"/>
      </w:r>
      <w:r>
        <w:rPr>
          <w:noProof/>
        </w:rPr>
        <w:t>(Dedecca, Hakvoort, &amp; Herder, 2017; Houghton, Bell, &amp; Doquet, 2016)</w:t>
      </w:r>
      <w:r>
        <w:fldChar w:fldCharType="end"/>
      </w:r>
      <w:r>
        <w:t>.</w:t>
      </w:r>
      <w:r w:rsidR="005B494B">
        <w:t xml:space="preserve"> The U.S. Department of Energy has done 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C67B29">
        <w:instrText xml:space="preserve"> ADDIN EN.CITE &lt;EndNote&gt;&lt;Cite&gt;&lt;Author&gt;Daniel&lt;/Author&gt;&lt;Year&gt;2014&lt;/Year&gt;&lt;RecNum&gt;65&lt;/RecNum&gt;&lt;DisplayText&gt;(Daniel et al., 2014)&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C67B29">
        <w:rPr>
          <w:noProof/>
        </w:rPr>
        <w:t>(Daniel et al., 2014)</w:t>
      </w:r>
      <w:r w:rsidR="00C67B29">
        <w:fldChar w:fldCharType="end"/>
      </w:r>
      <w:r w:rsidR="00C67B29">
        <w:t xml:space="preserve">. </w:t>
      </w:r>
    </w:p>
    <w:p w14:paraId="5DEB44D6" w14:textId="77777777" w:rsidR="0015075E" w:rsidRDefault="0015075E" w:rsidP="00D73F35">
      <w:pPr>
        <w:spacing w:after="0"/>
        <w:contextualSpacing/>
        <w:jc w:val="both"/>
      </w:pPr>
    </w:p>
    <w:p w14:paraId="32ED1AF9" w14:textId="6A4D695E" w:rsidR="00D73F35" w:rsidRDefault="00D73F35" w:rsidP="00D73F35">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243441">
        <w:instrText xml:space="preserve"> ADDIN EN.CITE &lt;EndNote&gt;&lt;Cite&gt;&lt;Author&gt;John&lt;/Author&gt;&lt;Year&gt;2017&lt;/Year&gt;&lt;RecNum&gt;82&lt;/RecNum&gt;&lt;DisplayText&gt;(St. John, 2017)&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243441">
        <w:rPr>
          <w:noProof/>
        </w:rPr>
        <w:t>(St. John, 2017)</w:t>
      </w:r>
      <w:r w:rsidR="00CF62DE">
        <w:fldChar w:fldCharType="end"/>
      </w:r>
      <w:r>
        <w:t>.</w:t>
      </w:r>
      <w:r w:rsidR="00CF62DE">
        <w:t xml:space="preserve"> </w:t>
      </w:r>
      <w:r>
        <w:t xml:space="preserve">In 2017 the National Renewable Energy Laboratory (NREL) published a study assessing the economic potential of </w:t>
      </w:r>
      <w:r w:rsidR="001507A4">
        <w:t>OSW</w:t>
      </w:r>
      <w:r>
        <w:t xml:space="preserve"> in the U</w:t>
      </w:r>
      <w:r w:rsidR="007A7BFA">
        <w:t>.</w:t>
      </w:r>
      <w:r>
        <w:t>S</w:t>
      </w:r>
      <w:r w:rsidR="007A7BFA">
        <w: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15075E">
        <w:instrText xml:space="preserve"> ADDIN EN.CITE &lt;EndNote&gt;&lt;Cite&gt;&lt;Author&gt;Beiter&lt;/Author&gt;&lt;Year&gt;2017&lt;/Year&gt;&lt;RecNum&gt;54&lt;/RecNum&gt;&lt;DisplayText&gt;(Beiter et al., 2017)&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15075E">
        <w:rPr>
          <w:noProof/>
        </w:rPr>
        <w:t>(Beiter et al., 2017)</w:t>
      </w:r>
      <w:r w:rsidR="00CF62DE">
        <w:fldChar w:fldCharType="end"/>
      </w:r>
      <w:r>
        <w:t>. Supply chain and infrastructure advancement are key to these price declines, but the largest contributor has been the growth in the capacity of turbines.  In 2016 the Block Island Wind Farm installed 6 MW turbines, standing at a height of 590 ft. In 2019, the newest and largest turbine design, the GE Halide X, has a doubled to a 12 MW capacity. It stands at 863 ft and has a 63% capacity factor, which is five to seven percent higher than the industry standard</w:t>
      </w:r>
      <w:r w:rsidR="00CF62DE">
        <w:t xml:space="preserve"> </w:t>
      </w:r>
      <w:r w:rsidR="00CF62DE">
        <w:fldChar w:fldCharType="begin"/>
      </w:r>
      <w:r w:rsidR="00243441">
        <w:instrText xml:space="preserve"> ADDIN EN.CITE &lt;EndNote&gt;&lt;Cite&gt;&lt;Author&gt;General Electric&lt;/Author&gt;&lt;Year&gt;2019&lt;/Year&gt;&lt;RecNum&gt;83&lt;/RecNum&gt;&lt;DisplayText&gt;(General Electric, 2019)&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243441">
        <w:rPr>
          <w:noProof/>
        </w:rPr>
        <w:t>(General Electric, 2019)</w:t>
      </w:r>
      <w:r w:rsidR="00CF62DE">
        <w:fldChar w:fldCharType="end"/>
      </w:r>
      <w:r>
        <w:t>.</w:t>
      </w:r>
    </w:p>
    <w:p w14:paraId="4D309EC5" w14:textId="77777777" w:rsidR="00D73F35" w:rsidRDefault="00D73F35" w:rsidP="00D73F35">
      <w:pPr>
        <w:spacing w:after="0"/>
        <w:contextualSpacing/>
        <w:jc w:val="both"/>
      </w:pPr>
    </w:p>
    <w:p w14:paraId="24891264" w14:textId="7FB50169" w:rsidR="00CE5697" w:rsidRDefault="00D73F35" w:rsidP="00D73F35">
      <w:pPr>
        <w:spacing w:after="0"/>
        <w:contextualSpacing/>
        <w:jc w:val="both"/>
      </w:pPr>
      <w:r>
        <w:t>Steep LCOE decline has precedent in the U</w:t>
      </w:r>
      <w:r w:rsidR="00C24480">
        <w:t>.</w:t>
      </w:r>
      <w:r>
        <w:t>S. Since 2009 the LCOE of solar PV and terrestrial wind have declined 88% and 69%, respectively</w:t>
      </w:r>
      <w:r w:rsidR="009964BA">
        <w:t xml:space="preserve"> </w:t>
      </w:r>
      <w:r w:rsidR="009964BA">
        <w:fldChar w:fldCharType="begin"/>
      </w:r>
      <w:r w:rsidR="00243441">
        <w:instrText xml:space="preserve"> ADDIN EN.CITE &lt;EndNote&gt;&lt;Cite&gt;&lt;Author&gt;Lazard&lt;/Author&gt;&lt;Year&gt;2018&lt;/Year&gt;&lt;RecNum&gt;84&lt;/RecNum&gt;&lt;DisplayText&gt;(Lazard, 201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243441">
        <w:rPr>
          <w:noProof/>
        </w:rPr>
        <w:t>(Lazard, 201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2F396C">
        <w:instrText xml:space="preserve"> ADDIN EN.CITE &lt;EndNote&gt;&lt;Cite&gt;&lt;Author&gt;Daniel&lt;/Author&gt;&lt;Year&gt;2014&lt;/Year&gt;&lt;RecNum&gt;65&lt;/RecNum&gt;&lt;DisplayText&gt;(Daniel et al., 2014)&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2F396C">
        <w:rPr>
          <w:noProof/>
        </w:rPr>
        <w:t>(Daniel et al., 2014)</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935E58">
        <w:t>.</w:t>
      </w:r>
    </w:p>
    <w:p w14:paraId="0C9E1932" w14:textId="603F14BA" w:rsidR="00EC06A0" w:rsidRDefault="00EC06A0" w:rsidP="00EC06A0">
      <w:pPr>
        <w:pStyle w:val="Caption"/>
        <w:keepNext/>
        <w:jc w:val="center"/>
      </w:pPr>
      <w:r>
        <w:t xml:space="preserve">Table </w:t>
      </w:r>
      <w:fldSimple w:instr=" SEQ Table \* ARABIC ">
        <w:r w:rsidR="00A36162">
          <w:rPr>
            <w:noProof/>
          </w:rPr>
          <w:t>1</w:t>
        </w:r>
      </w:fldSimple>
      <w:r>
        <w:t>. AEO 2018 LCOE</w:t>
      </w:r>
      <w:r w:rsidR="007D3F54">
        <w:t xml:space="preserve"> </w:t>
      </w:r>
      <w:r w:rsidR="007D3F54">
        <w:fldChar w:fldCharType="begin"/>
      </w:r>
      <w:r w:rsidR="007D3F54">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7D3F54">
        <w:fldChar w:fldCharType="separate"/>
      </w:r>
      <w:r w:rsidR="007D3F54">
        <w:rPr>
          <w:noProof/>
        </w:rPr>
        <w:t>(U.S. EIA, 2019)</w:t>
      </w:r>
      <w:r w:rsidR="007D3F54">
        <w:fldChar w:fldCharType="end"/>
      </w:r>
    </w:p>
    <w:p w14:paraId="242B06F1" w14:textId="0EE3ED64" w:rsidR="00D73F35" w:rsidRDefault="00713F51" w:rsidP="00D73F35">
      <w:pPr>
        <w:spacing w:after="0"/>
        <w:contextualSpacing/>
        <w:jc w:val="center"/>
      </w:pPr>
      <w:r>
        <w:rPr>
          <w:noProof/>
        </w:rPr>
        <w:drawing>
          <wp:inline distT="0" distB="0" distL="0" distR="0" wp14:anchorId="354D536F" wp14:editId="0F1760A9">
            <wp:extent cx="5661660" cy="2581275"/>
            <wp:effectExtent l="19050" t="19050" r="1524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0539"/>
                    <a:stretch/>
                  </pic:blipFill>
                  <pic:spPr bwMode="auto">
                    <a:xfrm>
                      <a:off x="0" y="0"/>
                      <a:ext cx="5670712" cy="258540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0CC78389" w14:textId="77777777" w:rsidR="00840F42" w:rsidRDefault="00840F42" w:rsidP="00D73F35">
      <w:pPr>
        <w:spacing w:after="0"/>
        <w:contextualSpacing/>
        <w:jc w:val="center"/>
      </w:pPr>
    </w:p>
    <w:p w14:paraId="21B5FFC7" w14:textId="20FF13E1" w:rsidR="00130066" w:rsidRDefault="00050B11" w:rsidP="00FD3B07">
      <w:pPr>
        <w:spacing w:after="0"/>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243441">
        <w:instrText xml:space="preserve"> ADDIN EN.CITE &lt;EndNote&gt;&lt;Cite&gt;&lt;Author&gt;AWEA&lt;/Author&gt;&lt;Year&gt;2019&lt;/Year&gt;&lt;RecNum&gt;85&lt;/RecNum&gt;&lt;DisplayText&gt;(AWEA, 2019)&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243441">
        <w:rPr>
          <w:noProof/>
        </w:rPr>
        <w:t>(AWEA, 2019)</w:t>
      </w:r>
      <w:r w:rsidR="004D779B">
        <w:fldChar w:fldCharType="end"/>
      </w:r>
      <w:r w:rsidR="00130066">
        <w:t>:</w:t>
      </w:r>
    </w:p>
    <w:p w14:paraId="30636724" w14:textId="7BA9FED5" w:rsidR="006366ED" w:rsidRDefault="006366ED" w:rsidP="006366E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instrText xml:space="preserve"> ADDIN EN.CITE &lt;EndNote&gt;&lt;Cite&gt;&lt;Author&gt;Wind&lt;/Author&gt;&lt;Year&gt;2019&lt;/Year&gt;&lt;RecNum&gt;140&lt;/RecNum&gt;&lt;DisplayText&gt;(Castle Wind, 2019)&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Pr>
          <w:noProof/>
        </w:rPr>
        <w:t>(Castle Wind, 2019)</w:t>
      </w:r>
      <w:r>
        <w:fldChar w:fldCharType="end"/>
      </w:r>
    </w:p>
    <w:p w14:paraId="72159222" w14:textId="5F49E1AC" w:rsidR="00A86A16" w:rsidRDefault="00A86A16" w:rsidP="00A86A16">
      <w:pPr>
        <w:pStyle w:val="ListParagraph"/>
        <w:numPr>
          <w:ilvl w:val="0"/>
          <w:numId w:val="3"/>
        </w:numPr>
        <w:spacing w:after="0"/>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instrText xml:space="preserve"> ADDIN EN.CITE &lt;EndNote&gt;&lt;Cite ExcludeAuth="1"&gt;&lt;Year&gt;2019&lt;/Year&gt;&lt;RecNum&gt;137&lt;/RecNum&gt;&lt;DisplayText&gt;(&amp;quot;An Act Concerning the Procurement of Energy Derived from Offshore Wind,&amp;quot; 2019)&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Pr>
          <w:noProof/>
        </w:rPr>
        <w:t>("An Act Concerning the Procurement of Energy Derived from Offshore Wind," 2019)</w:t>
      </w:r>
      <w:r>
        <w:fldChar w:fldCharType="end"/>
      </w:r>
    </w:p>
    <w:p w14:paraId="0E89359C" w14:textId="5FD44076" w:rsidR="006A2517" w:rsidRDefault="006A2517" w:rsidP="00A86A16">
      <w:pPr>
        <w:pStyle w:val="ListParagraph"/>
        <w:numPr>
          <w:ilvl w:val="0"/>
          <w:numId w:val="3"/>
        </w:numPr>
        <w:spacing w:after="0"/>
        <w:jc w:val="both"/>
      </w:pPr>
      <w:r>
        <w:t>Maine: 2019 Maine Offshore Wind Initiative and floating offshore turbine demonstration project announced by the Governor</w:t>
      </w:r>
    </w:p>
    <w:p w14:paraId="6CB9E6FA" w14:textId="31733E4A" w:rsidR="00D5468B" w:rsidRDefault="00D5468B" w:rsidP="00D5468B">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08C7">
        <w:instrText xml:space="preserve"> ADDIN EN.CITE &lt;EndNote&gt;&lt;Cite&gt;&lt;Year&gt;2019&lt;/Year&gt;&lt;RecNum&gt;142&lt;/RecNum&gt;&lt;DisplayText&gt;(&amp;quot;An Act Concerning Clean Energy Jobs,&amp;quot; 2019)&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08C7">
        <w:rPr>
          <w:noProof/>
        </w:rPr>
        <w:t>("An Act Concerning Clean Energy Jobs," 2019)</w:t>
      </w:r>
      <w:r w:rsidR="004E08C7">
        <w:fldChar w:fldCharType="end"/>
      </w:r>
    </w:p>
    <w:p w14:paraId="5E223FEC" w14:textId="3B4514FA" w:rsidR="00130066" w:rsidRDefault="00130066" w:rsidP="00FD3B07">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383978">
        <w:instrText xml:space="preserve"> ADDIN EN.CITE &lt;EndNote&gt;&lt;Cite&gt;&lt;Year&gt;2018&lt;/Year&gt;&lt;RecNum&gt;86&lt;/RecNum&gt;&lt;DisplayText&gt;(&amp;quot;An Act to Advance Clean Energy,&amp;quot; 2018)&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243441">
        <w:rPr>
          <w:noProof/>
        </w:rPr>
        <w:t>("An Act to Advance Clean Energy," 2018)</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02348BFE" w:rsidR="00544BC1" w:rsidRDefault="00544BC1" w:rsidP="00544BC1">
      <w:pPr>
        <w:pStyle w:val="ListParagraph"/>
        <w:numPr>
          <w:ilvl w:val="0"/>
          <w:numId w:val="3"/>
        </w:numPr>
        <w:spacing w:after="0"/>
        <w:jc w:val="both"/>
      </w:pPr>
      <w:r>
        <w:t xml:space="preserve">New Jersey: 2018 law outlining target to develop 3,500 MW of OSW by 2030, the first 1,1000 MW of which have just been won by </w:t>
      </w:r>
      <w:r w:rsidRPr="00A77F74">
        <w:t>Ørsted</w:t>
      </w:r>
      <w:r>
        <w:t xml:space="preserve"> </w:t>
      </w:r>
      <w:r>
        <w:fldChar w:fldCharType="begin"/>
      </w:r>
      <w:r>
        <w:instrText xml:space="preserve"> ADDIN EN.CITE &lt;EndNote&gt;&lt;Cite&gt;&lt;Author&gt;NJ Board of Public Utilities&lt;/Author&gt;&lt;Year&gt;2019&lt;/Year&gt;&lt;RecNum&gt;87&lt;/RecNum&gt;&lt;DisplayText&gt;(NJ Board of Public Utilities, 2019)&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Pr>
          <w:noProof/>
        </w:rPr>
        <w:t>(NJ Board of Public Utilities, 2019)</w:t>
      </w:r>
      <w:r>
        <w:fldChar w:fldCharType="end"/>
      </w:r>
      <w:r>
        <w:rPr>
          <w:rStyle w:val="EndnoteReference"/>
        </w:rPr>
        <w:t xml:space="preserve"> </w:t>
      </w:r>
    </w:p>
    <w:p w14:paraId="3ED44FD4" w14:textId="3A79194A" w:rsidR="00191DB4" w:rsidRDefault="00130066" w:rsidP="00FD3B07">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243441">
        <w:instrText xml:space="preserve"> ADDIN EN.CITE &lt;EndNote&gt;&lt;Cite&gt;&lt;Year&gt;2019&lt;/Year&gt;&lt;RecNum&gt;139&lt;/RecNum&gt;&lt;DisplayText&gt;(&amp;quot;Climate Leadership and Community Protection Act,&amp;quot; 2019)&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243441">
        <w:rPr>
          <w:noProof/>
        </w:rPr>
        <w:t>("Climate Leadership and Community Protection Act," 2019)</w:t>
      </w:r>
      <w:r w:rsidR="00103CE5">
        <w:fldChar w:fldCharType="end"/>
      </w:r>
    </w:p>
    <w:p w14:paraId="37412179" w14:textId="2AB9E3FC" w:rsidR="00130066" w:rsidRDefault="00130066" w:rsidP="00FD3B07">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6A195C48" w:rsidR="00130066" w:rsidRDefault="00130066" w:rsidP="00FD3B07">
      <w:pPr>
        <w:pStyle w:val="ListParagraph"/>
        <w:numPr>
          <w:ilvl w:val="0"/>
          <w:numId w:val="3"/>
        </w:numPr>
        <w:spacing w:after="0"/>
        <w:jc w:val="both"/>
      </w:pPr>
      <w:r>
        <w:t xml:space="preserve">Virginia: 2018 </w:t>
      </w:r>
      <w:r w:rsidR="00907A3D">
        <w:t xml:space="preserve">Governor released Virginia Energy Plan, calling for 2,000 MW OSW by 2028, </w:t>
      </w:r>
      <w:r>
        <w:t>submission of plans for the 12 MW Coastal Virginia Offshore Wind Project (CVOWP)</w:t>
      </w:r>
      <w:r w:rsidR="00907A3D">
        <w:t xml:space="preserve">, </w:t>
      </w:r>
      <w:r>
        <w:t>order from Siemens Gamesa for two 6-MW turbines for CVOWP</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243441">
        <w:instrText xml:space="preserve"> ADDIN EN.CITE &lt;EndNote&gt;&lt;Cite&gt;&lt;Author&gt;Dominion Energy&lt;/Author&gt;&lt;Year&gt;2019&lt;/Year&gt;&lt;RecNum&gt;141&lt;/RecNum&gt;&lt;DisplayText&gt;(Dominion Energy, 2019)&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243441">
        <w:rPr>
          <w:noProof/>
        </w:rPr>
        <w:t>(Dominion Energy, 2019)</w:t>
      </w:r>
      <w:r w:rsidR="00243441">
        <w:fldChar w:fldCharType="end"/>
      </w:r>
      <w:r w:rsidR="00084336">
        <w:t xml:space="preserve"> and began construction of CVOWP</w:t>
      </w:r>
    </w:p>
    <w:p w14:paraId="26BE09CF" w14:textId="02F8F318" w:rsidR="00BE4451" w:rsidRDefault="00BE4451" w:rsidP="008E3DAF">
      <w:pPr>
        <w:spacing w:after="0"/>
        <w:jc w:val="both"/>
      </w:pPr>
    </w:p>
    <w:p w14:paraId="30DA680A" w14:textId="7E7C2898" w:rsidR="00F85D12" w:rsidRDefault="008C6C29" w:rsidP="008E3DAF">
      <w:pPr>
        <w:spacing w:after="0"/>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KEd1YW4gZXQgYWwuLCAyMDE4OyBMaXUgZXQgYWwu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</w:fldData>
        </w:fldChar>
      </w:r>
      <w:r w:rsidR="0094605D">
        <w:instrText xml:space="preserve"> ADDIN EN.CITE </w:instrText>
      </w:r>
      <w:r w:rsidR="0094605D">
        <w:fldChar w:fldCharType="begin">
          <w:fldData xml:space="preserve">PEVuZE5vdGU+PENpdGU+PEF1dGhvcj5MaXU8L0F1dGhvcj48WWVhcj4yMDE5PC9ZZWFyPjxSZWNO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</w:fldData>
        </w:fldChar>
      </w:r>
      <w:r w:rsidR="0094605D">
        <w:instrText xml:space="preserve"> ADDIN EN.CITE.DATA </w:instrText>
      </w:r>
      <w:r w:rsidR="0094605D">
        <w:fldChar w:fldCharType="end"/>
      </w:r>
      <w:r w:rsidR="0094605D">
        <w:fldChar w:fldCharType="separate"/>
      </w:r>
      <w:r w:rsidR="0094605D">
        <w:rPr>
          <w:noProof/>
        </w:rPr>
        <w:t>(Guan et al., 2018; Liu et al., 2019; Lu, McElroy, Chen, &amp; Kang, 2014)</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1528DE">
        <w:instrText xml:space="preserve"> ADDIN EN.CITE &lt;EndNote&gt;&lt;Cite&gt;&lt;Author&gt;Zeng&lt;/Author&gt;&lt;Year&gt;2019&lt;/Year&gt;&lt;RecNum&gt;19&lt;/RecNum&gt;&lt;DisplayText&gt;(Lu, McElroy, Nielsen, Chen, &amp;amp; Huang, 2013; Zeng, Liu, Feiock, &amp;amp; Li, 2019)&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1528DE">
        <w:rPr>
          <w:noProof/>
        </w:rPr>
        <w:t>(Lu, McElroy, Nielsen, Chen, &amp; Huang, 2013; Zeng, Liu, Feiock, &amp; Li, 2019)</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ihDYWxpLCBFcmRvZ2FuLCBLdWN1a3NhcmksICZh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</w:fldData>
        </w:fldChar>
      </w:r>
      <w:r w:rsidR="001528DE">
        <w:instrText xml:space="preserve"> ADDIN EN.CITE </w:instrText>
      </w:r>
      <w:r w:rsidR="001528DE">
        <w:fldChar w:fldCharType="begin">
          <w:fldData xml:space="preserve">PEVuZE5vdGU+PENpdGU+PEF1dGhvcj5DYWxpPC9BdXRob3I+PFllYXI+MjAxODwvWWVhcj48UmVj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</w:fldData>
        </w:fldChar>
      </w:r>
      <w:r w:rsidR="001528DE">
        <w:instrText xml:space="preserve"> ADDIN EN.CITE.DATA </w:instrText>
      </w:r>
      <w:r w:rsidR="001528DE">
        <w:fldChar w:fldCharType="end"/>
      </w:r>
      <w:r w:rsidR="001528DE">
        <w:fldChar w:fldCharType="separate"/>
      </w:r>
      <w:r w:rsidR="001528DE">
        <w:rPr>
          <w:noProof/>
        </w:rPr>
        <w:t>(Cali, Erdogan, Kucuksari, &amp; Argin, 2018; Clancy, Gaffney, Deane, Curtis, &amp; Gallachoir, 2015; Lu et al., 2016)</w:t>
      </w:r>
      <w:r w:rsidR="001528DE">
        <w:fldChar w:fldCharType="end"/>
      </w:r>
      <w:r w:rsidR="00417A56">
        <w:t xml:space="preserve">, and wind specifically </w:t>
      </w:r>
      <w:r w:rsidR="00417A56">
        <w:fldChar w:fldCharType="begin"/>
      </w:r>
      <w:r w:rsidR="00417A56">
        <w:instrText xml:space="preserve"> ADDIN EN.CITE &lt;EndNote&gt;&lt;Cite&gt;&lt;Author&gt;Holttinen&lt;/Author&gt;&lt;Year&gt;2004&lt;/Year&gt;&lt;RecNum&gt;27&lt;/RecNum&gt;&lt;DisplayText&gt;(Holttinen &amp;amp; Tuhkanen, 2004)&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17A56">
        <w:rPr>
          <w:noProof/>
        </w:rPr>
        <w:t>(Holttinen &amp; Tuhkanen, 2004)</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E3DAF">
      <w:pPr>
        <w:spacing w:after="0"/>
        <w:jc w:val="both"/>
      </w:pPr>
    </w:p>
    <w:p w14:paraId="7A18A26F" w14:textId="77777777" w:rsidR="00796714" w:rsidRDefault="00470433" w:rsidP="00470433">
      <w:pPr>
        <w:spacing w:after="0"/>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instrText xml:space="preserve"> ADDIN EN.CITE &lt;EndNote&gt;&lt;Cite&gt;&lt;Author&gt;Zhang&lt;/Author&gt;&lt;Year&gt;2016&lt;/Year&gt;&lt;RecNum&gt;15&lt;/RecNum&gt;&lt;DisplayText&gt;(Peng, Yang, Wagner, &amp;amp; Mauzerall, 2017; Zhang et al., 2016)&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titles&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Pr>
          <w:noProof/>
        </w:rPr>
        <w:t>(Peng, Yang, Wagner, &amp; Mauzerall, 2017; Zhang et al., 2016)</w:t>
      </w:r>
      <w:r>
        <w:fldChar w:fldCharType="end"/>
      </w:r>
      <w:r>
        <w:t xml:space="preserve"> and more general climate mitigation efforts </w:t>
      </w:r>
      <w:r>
        <w:fldChar w:fldCharType="begin"/>
      </w:r>
      <w:r w:rsidR="002039FD">
        <w:instrText xml:space="preserve"> ADDIN EN.CITE &lt;EndNote&gt;&lt;Cite&gt;&lt;Author&gt;Xie&lt;/Author&gt;&lt;Year&gt;2018&lt;/Year&gt;&lt;RecNum&gt;3&lt;/RecNum&gt;&lt;DisplayText&gt;(Peng, Yang, Lu, &amp;amp; Mauzerall, 2018; Xie et al., 2018)&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2039FD">
        <w:rPr>
          <w:noProof/>
        </w:rPr>
        <w:t>(Peng, Yang, Lu, &amp; Mauzerall, 2018; Xie et al., 2018)</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ihZYW5nLCAyMDE2OyBZYW5nLCBTb25nLCAmYW1w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</w:fldData>
        </w:fldChar>
      </w:r>
      <w:r w:rsidR="002039FD">
        <w:instrText xml:space="preserve"> ADDIN EN.CITE </w:instrText>
      </w:r>
      <w:r w:rsidR="002039FD">
        <w:fldChar w:fldCharType="begin">
          <w:fldData xml:space="preserve">PEVuZE5vdGU+PENpdGU+PEF1dGhvcj5ZYW5nPC9BdXRob3I+PFllYXI+MjAxNzwvWWVhcj48UmVj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</w:fldData>
        </w:fldChar>
      </w:r>
      <w:r w:rsidR="002039FD">
        <w:instrText xml:space="preserve"> ADDIN EN.CITE.DATA </w:instrText>
      </w:r>
      <w:r w:rsidR="002039FD">
        <w:fldChar w:fldCharType="end"/>
      </w:r>
      <w:r>
        <w:fldChar w:fldCharType="separate"/>
      </w:r>
      <w:r w:rsidR="002039FD">
        <w:rPr>
          <w:noProof/>
        </w:rPr>
        <w:t>(Yang, 2016; Yang, Song, &amp; Wu, 2017; Yuan, Yuan, &amp; Ou, 2019)</w:t>
      </w:r>
      <w:r>
        <w:fldChar w:fldCharType="end"/>
      </w:r>
      <w:r w:rsidR="002039FD">
        <w:t xml:space="preserve">. </w:t>
      </w:r>
    </w:p>
    <w:p w14:paraId="461B9634" w14:textId="77777777" w:rsidR="00796714" w:rsidRDefault="00796714" w:rsidP="00470433">
      <w:pPr>
        <w:spacing w:after="0"/>
        <w:jc w:val="both"/>
      </w:pPr>
    </w:p>
    <w:p w14:paraId="12BAFE6B" w14:textId="77777777" w:rsidR="004F2C6D" w:rsidRDefault="002039FD" w:rsidP="004F2C6D">
      <w:pPr>
        <w:spacing w:after="0"/>
        <w:jc w:val="both"/>
      </w:pPr>
      <w:r>
        <w:t>U.S</w:t>
      </w:r>
      <w:r w:rsidR="00D56E8C">
        <w:t>-</w:t>
      </w:r>
      <w:r>
        <w:t>specific research has estima</w:t>
      </w:r>
      <w:r w:rsidR="009F4AC4">
        <w:t xml:space="preserve">ted the environmental co-benefits of low-carbon pathways </w:t>
      </w:r>
      <w:r w:rsidR="009F4AC4">
        <w:fldChar w:fldCharType="begin"/>
      </w:r>
      <w:r w:rsidR="00DD5E83">
        <w:instrText xml:space="preserve"> ADDIN EN.CITE &lt;EndNote&gt;&lt;Cite&gt;&lt;Author&gt;Ou&lt;/Author&gt;&lt;Year&gt;2018&lt;/Year&gt;&lt;RecNum&gt;4&lt;/RecNum&gt;&lt;DisplayText&gt;(Dimanchev et al., 2019; Ou et al., 2018)&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DD5E83">
        <w:rPr>
          <w:noProof/>
        </w:rPr>
        <w:t>(Dimanchev et al., 2019; Ou et al., 2018)</w:t>
      </w:r>
      <w:r w:rsidR="009F4AC4">
        <w:fldChar w:fldCharType="end"/>
      </w:r>
      <w:r w:rsidR="009F4AC4">
        <w:t>, and has begun to investigate wind specifically</w:t>
      </w:r>
      <w:r w:rsidR="00DD5E83">
        <w:t xml:space="preserve"> </w:t>
      </w:r>
      <w:r w:rsidR="00DD5E83">
        <w:fldChar w:fldCharType="begin"/>
      </w:r>
      <w:r w:rsidR="00DD5E83">
        <w:instrText xml:space="preserve"> ADDIN EN.CITE &lt;EndNote&gt;&lt;Cite&gt;&lt;Author&gt;Novan&lt;/Author&gt;&lt;Year&gt;2015&lt;/Year&gt;&lt;RecNum&gt;23&lt;/RecNum&gt;&lt;DisplayText&gt;(Novan, 2015)&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EndNote&gt;</w:instrText>
      </w:r>
      <w:r w:rsidR="00DD5E83">
        <w:fldChar w:fldCharType="separate"/>
      </w:r>
      <w:r w:rsidR="00DD5E83">
        <w:rPr>
          <w:noProof/>
        </w:rPr>
        <w:t>(Novan, 2015)</w:t>
      </w:r>
      <w:r w:rsidR="00DD5E83">
        <w:fldChar w:fldCharType="end"/>
      </w:r>
      <w:r w:rsidR="009F4AC4">
        <w:t xml:space="preserve">. </w:t>
      </w:r>
      <w:r w:rsidR="006E734B">
        <w:t>The U.S.</w:t>
      </w:r>
      <w:r w:rsidR="000755E8">
        <w:t>, while adopting very little OSW, has installed nearly 98 GW of terrestrial wind power</w:t>
      </w:r>
      <w:r w:rsidR="00796714">
        <w:t xml:space="preserve"> </w:t>
      </w:r>
      <w:r w:rsidR="00796714">
        <w:fldChar w:fldCharType="begin"/>
      </w:r>
      <w:r w:rsidR="00796714">
        <w:instrText xml:space="preserve"> ADDIN EN.CITE &lt;EndNote&gt;&lt;Cite&gt;&lt;Author&gt;AWEA&lt;/Author&gt;&lt;Year&gt;2018&lt;/Year&gt;&lt;RecNum&gt;144&lt;/RecNum&gt;&lt;DisplayText&gt;(AWEA, 2018)&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796714">
        <w:rPr>
          <w:noProof/>
        </w:rPr>
        <w:t>(AWEA, 2018)</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5E432D">
        <w:instrText xml:space="preserve"> ADDIN EN.CITE &lt;EndNote&gt;&lt;Cite&gt;&lt;Author&gt;Greene&lt;/Author&gt;&lt;Year&gt;2012&lt;/Year&gt;&lt;RecNum&gt;12&lt;/RecNum&gt;&lt;DisplayText&gt;(Greene &amp;amp; Morrissey, 2012)&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EndNote&gt;</w:instrText>
      </w:r>
      <w:r w:rsidR="005E432D">
        <w:fldChar w:fldCharType="separate"/>
      </w:r>
      <w:r w:rsidR="005E432D">
        <w:rPr>
          <w:noProof/>
        </w:rPr>
        <w:t>(Greene &amp; Morrissey, 2012)</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0200CA">
        <w:instrText xml:space="preserve"> ADDIN EN.CITE &lt;EndNote&gt;&lt;Cite&gt;&lt;Author&gt;Nordman&lt;/Author&gt;&lt;Year&gt;2014&lt;/Year&gt;&lt;RecNum&gt;6&lt;/RecNum&gt;&lt;DisplayText&gt;(Chiang, Moore, Johnson, &amp;amp; Keoleian, 2016; Nordman et al., 2014)&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0200CA">
        <w:rPr>
          <w:noProof/>
        </w:rPr>
        <w:t>(Chiang, Moore, Johnson, &amp; Keoleian, 2016; Nordman et al., 2014)</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3D1BB5">
        <w:instrText xml:space="preserve"> ADDIN EN.CITE &lt;EndNote&gt;&lt;Cite&gt;&lt;Author&gt;Buonocore&lt;/Author&gt;&lt;Year&gt;2016&lt;/Year&gt;&lt;RecNum&gt;1&lt;/RecNum&gt;&lt;DisplayText&gt;(Buonocore, Luckow, Fisher, Kempton, &amp;amp; Levy, 2016)&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3D1BB5">
        <w:rPr>
          <w:noProof/>
        </w:rPr>
        <w:t>(Buonocore, Luckow, Fisher, Kempton, &amp; Levy, 2016)</w:t>
      </w:r>
      <w:r w:rsidR="003D1BB5">
        <w:fldChar w:fldCharType="end"/>
      </w:r>
      <w:r w:rsidR="003D1BB5">
        <w:t xml:space="preserve">.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ihIdXF1ZSwgMjAxODsgS2FsZGVsbGlzICZh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</w:fldData>
        </w:fldChar>
      </w:r>
      <w:r w:rsidR="004F2C6D">
        <w:instrText xml:space="preserve"> ADDIN EN.CITE </w:instrText>
      </w:r>
      <w:r w:rsidR="004F2C6D">
        <w:fldChar w:fldCharType="begin">
          <w:fldData xml:space="preserve">PEVuZE5vdGU+PENpdGU+PEF1dGhvcj5SZWltZXJzPC9BdXRob3I+PFllYXI+MjAxNDwvWWVhcj48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</w:fldData>
        </w:fldChar>
      </w:r>
      <w:r w:rsidR="004F2C6D">
        <w:instrText xml:space="preserve"> ADDIN EN.CITE.DATA </w:instrText>
      </w:r>
      <w:r w:rsidR="004F2C6D">
        <w:fldChar w:fldCharType="end"/>
      </w:r>
      <w:r w:rsidR="004F2C6D">
        <w:fldChar w:fldCharType="separate"/>
      </w:r>
      <w:r w:rsidR="004F2C6D">
        <w:rPr>
          <w:noProof/>
        </w:rPr>
        <w:t>(Huque, 2018; Kaldellis &amp; Apostolou, 2017; Reimers, Ozdirik, &amp; Kaltschmitt, 2014)</w:t>
      </w:r>
      <w:r w:rsidR="004F2C6D">
        <w:fldChar w:fldCharType="end"/>
      </w:r>
      <w:r w:rsidR="004F2C6D">
        <w:t>, though have not yet been worked into a larger systems-approach to emissions mitigation.</w:t>
      </w:r>
    </w:p>
    <w:p w14:paraId="7DBB5723" w14:textId="77777777" w:rsidR="004F2C6D" w:rsidRDefault="004F2C6D" w:rsidP="00470433">
      <w:pPr>
        <w:spacing w:after="0"/>
        <w:jc w:val="both"/>
      </w:pPr>
    </w:p>
    <w:p w14:paraId="638AFFD9" w14:textId="182FF3D1" w:rsidR="008570E5" w:rsidRDefault="0060238F" w:rsidP="00FD3B07">
      <w:pPr>
        <w:spacing w:after="0"/>
        <w:jc w:val="both"/>
      </w:pPr>
      <w:r>
        <w:t>These studies demonstrate the direct affects and benefits of wind technologies to their surroundings, but do not quantify the nation-wide impact that OSW would have on emissions.</w:t>
      </w:r>
      <w:r w:rsidR="004F2C6D">
        <w:t xml:space="preserve"> </w:t>
      </w:r>
      <w:r w:rsidR="00130066">
        <w:t>The large market in the U</w:t>
      </w:r>
      <w:r w:rsidR="000D3080">
        <w:t>.</w:t>
      </w:r>
      <w:r w:rsidR="00130066">
        <w:t>S</w:t>
      </w:r>
      <w:r w:rsidR="000D3080">
        <w:t>.</w:t>
      </w:r>
      <w:r w:rsidR="00130066">
        <w:t xml:space="preserve"> is at a tipping point, with a project pipeline of 25,</w:t>
      </w:r>
      <w:r w:rsidR="008703A5">
        <w:t>600</w:t>
      </w:r>
      <w:r w:rsidR="00130066">
        <w:t xml:space="preserve"> MW of </w:t>
      </w:r>
      <w:r w:rsidR="001507A4">
        <w:t>OSW</w:t>
      </w:r>
      <w:r w:rsidR="00130066">
        <w:t xml:space="preserve"> energy as of </w:t>
      </w:r>
      <w:r w:rsidR="00BD6FBB">
        <w:t>July</w:t>
      </w:r>
      <w:r w:rsidR="008703A5">
        <w:t xml:space="preserve"> 2019</w:t>
      </w:r>
      <w:r w:rsidR="00130066">
        <w:t>.</w:t>
      </w:r>
      <w:r w:rsidR="00461738">
        <w:t xml:space="preserve"> </w:t>
      </w:r>
      <w:r w:rsidR="00130066">
        <w:t xml:space="preserve">Specific projects account for </w:t>
      </w:r>
      <w:r w:rsidR="00CE7699">
        <w:t>4</w:t>
      </w:r>
      <w:r w:rsidR="00130066">
        <w:t>,8</w:t>
      </w:r>
      <w:r w:rsidR="00CE7699">
        <w:t>64</w:t>
      </w:r>
      <w:r w:rsidR="00130066">
        <w:t xml:space="preserve"> MW of that capacity and the remaining 2</w:t>
      </w:r>
      <w:r w:rsidR="00214834">
        <w:t>0</w:t>
      </w:r>
      <w:r w:rsidR="00130066">
        <w:t>,</w:t>
      </w:r>
      <w:r w:rsidR="00214834">
        <w:t>736</w:t>
      </w:r>
      <w:r w:rsidR="00130066">
        <w:t xml:space="preserve"> MW are comprised of undeveloped lease area. Of the project-based capacity, </w:t>
      </w:r>
      <w:r w:rsidR="00037BFA">
        <w:t>4,831</w:t>
      </w:r>
      <w:r w:rsidR="00130066">
        <w:t xml:space="preserve"> MW is expected to be built and online by 202</w:t>
      </w:r>
      <w:r w:rsidR="00037BFA">
        <w:t>4</w:t>
      </w:r>
      <w:r w:rsidR="00D70726">
        <w:t xml:space="preserve"> </w:t>
      </w:r>
      <w:r w:rsidR="00D70726">
        <w:fldChar w:fldCharType="begin"/>
      </w:r>
      <w:r w:rsidR="00243441">
        <w:instrText xml:space="preserve"> ADDIN EN.CITE &lt;EndNote&gt;&lt;Cite&gt;&lt;Author&gt;AWEA&lt;/Author&gt;&lt;Year&gt;2019&lt;/Year&gt;&lt;RecNum&gt;85&lt;/RecNum&gt;&lt;DisplayText&gt;(AWEA, 2019)&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D70726">
        <w:fldChar w:fldCharType="separate"/>
      </w:r>
      <w:r w:rsidR="00243441">
        <w:rPr>
          <w:noProof/>
        </w:rPr>
        <w:t>(AWEA, 2019)</w:t>
      </w:r>
      <w:r w:rsidR="00D70726">
        <w:fldChar w:fldCharType="end"/>
      </w:r>
      <w:r w:rsidR="00130066">
        <w:t>. 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243441">
        <w:instrText xml:space="preserve"> ADDIN EN.CITE &lt;EndNote&gt;&lt;Cite&gt;&lt;Author&gt;Bureau of Ocean Energy Management&lt;/Author&gt;&lt;Year&gt;2019&lt;/Year&gt;&lt;RecNum&gt;88&lt;/RecNum&gt;&lt;DisplayText&gt;(Bureau of Ocean Energy Management, 201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243441">
        <w:rPr>
          <w:noProof/>
        </w:rPr>
        <w:t>(Bureau of Ocean Energy Management, 201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FD3B07">
      <w:pPr>
        <w:spacing w:after="0"/>
        <w:contextualSpacing/>
        <w:jc w:val="both"/>
      </w:pPr>
    </w:p>
    <w:p w14:paraId="553669A3" w14:textId="46D05F08" w:rsidR="001C5CC6" w:rsidRDefault="008570E5" w:rsidP="00FD3B07">
      <w:pPr>
        <w:pStyle w:val="Heading2"/>
        <w:spacing w:before="0"/>
        <w:contextualSpacing/>
        <w:jc w:val="both"/>
      </w:pPr>
      <w:r>
        <w:t>Energy system modeling with TIMES</w:t>
      </w:r>
    </w:p>
    <w:p w14:paraId="237F6E74" w14:textId="77777777" w:rsidR="000B38A2" w:rsidRPr="000B38A2" w:rsidRDefault="000B38A2" w:rsidP="00FD3B07">
      <w:pPr>
        <w:spacing w:after="0"/>
        <w:contextualSpacing/>
        <w:jc w:val="both"/>
      </w:pPr>
    </w:p>
    <w:p w14:paraId="6ABD229E" w14:textId="49DDE314" w:rsidR="001C5CC6" w:rsidRDefault="00FE13D7" w:rsidP="00FD3B07">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B72FB6">
        <w:t xml:space="preserve">. This allows the use of one model for all sectors instead of a piecemeal approach. </w:t>
      </w:r>
    </w:p>
    <w:p w14:paraId="74E5F65D" w14:textId="77777777" w:rsidR="000B38A2" w:rsidRDefault="000B38A2" w:rsidP="00FD3B07">
      <w:pPr>
        <w:spacing w:after="0"/>
        <w:contextualSpacing/>
        <w:jc w:val="both"/>
      </w:pPr>
    </w:p>
    <w:p w14:paraId="3C0A652C" w14:textId="33F9D62D" w:rsidR="00BE64CD" w:rsidRDefault="00B72FB6" w:rsidP="009D61EF">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243441">
        <w:instrText xml:space="preserve"> ADDIN EN.CITE &lt;EndNote&gt;&lt;Cite&gt;&lt;Author&gt;Loulou&lt;/Author&gt;&lt;Year&gt;2005&lt;/Year&gt;&lt;RecNum&gt;48&lt;/RecNum&gt;&lt;DisplayText&gt;(Loulou, Remne, Kanudia, Lehtila, &amp;amp; Goldstein, 2005)&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243441">
        <w:rPr>
          <w:noProof/>
        </w:rPr>
        <w:t>(Loulou, Remne, Kanudia, Lehtila, &amp; Goldstein, 2005)</w:t>
      </w:r>
      <w:r w:rsidR="0096384F">
        <w:fldChar w:fldCharType="end"/>
      </w:r>
      <w:r w:rsidR="0096384F">
        <w:t>.</w:t>
      </w:r>
      <w:r w:rsidR="009B7B2F">
        <w:t xml:space="preserve"> </w:t>
      </w:r>
      <w:r w:rsidR="009D61EF">
        <w:t>The TIMES model is a L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9D61EF">
        <w:instrText xml:space="preserve"> ADDIN EN.CITE &lt;EndNote&gt;&lt;Cite&gt;&lt;Author&gt;Ringkjob&lt;/Author&gt;&lt;Year&gt;2018&lt;/Year&gt;&lt;RecNum&gt;50&lt;/RecNum&gt;&lt;DisplayText&gt;(Ringkjob et al., 2018)&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9D61EF">
        <w:rPr>
          <w:noProof/>
        </w:rPr>
        <w:t>(Ringkjob et al., 2018)</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FD3B07">
      <w:pPr>
        <w:spacing w:after="0"/>
        <w:contextualSpacing/>
        <w:jc w:val="both"/>
      </w:pPr>
    </w:p>
    <w:p w14:paraId="59F9A2F8" w14:textId="2F393E4A" w:rsidR="00303C7F" w:rsidRDefault="006A10AE" w:rsidP="00FD3B07">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p>
    <w:p w14:paraId="58EDFA8E" w14:textId="77777777" w:rsidR="000B38A2" w:rsidRPr="00F62892" w:rsidRDefault="000B38A2" w:rsidP="00FD3B07">
      <w:pPr>
        <w:spacing w:after="0"/>
        <w:contextualSpacing/>
        <w:jc w:val="both"/>
      </w:pPr>
    </w:p>
    <w:p w14:paraId="3CB1FA18" w14:textId="77777777" w:rsidR="008570E5" w:rsidRPr="000B38A2" w:rsidRDefault="00303C7F" w:rsidP="00FD3B07">
      <w:pPr>
        <w:spacing w:after="0"/>
        <w:contextualSpacing/>
        <w:jc w:val="both"/>
        <w:rPr>
          <w:rFonts w:eastAsiaTheme="minorEastAsia"/>
        </w:rPr>
      </w:pPr>
      <m:oMathPara>
        <m:oMath>
          <m:r>
            <w:rPr>
              <w:rFonts w:ascii="Cambria Math" w:hAnsi="Cambria Math"/>
            </w:rPr>
            <m:t xml:space="preserve">NPV= </m:t>
          </m:r>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oMath>
      </m:oMathPara>
    </w:p>
    <w:p w14:paraId="12D442C3" w14:textId="77777777" w:rsidR="000B38A2" w:rsidRPr="00303C7F" w:rsidRDefault="000B38A2" w:rsidP="00FD3B07">
      <w:pPr>
        <w:spacing w:after="0"/>
        <w:contextualSpacing/>
        <w:jc w:val="both"/>
        <w:rPr>
          <w:rFonts w:eastAsiaTheme="minorEastAsia"/>
        </w:rPr>
      </w:pPr>
    </w:p>
    <w:p w14:paraId="7411F6B9" w14:textId="77777777" w:rsidR="00303C7F" w:rsidRDefault="00303C7F" w:rsidP="00FD3B07">
      <w:pPr>
        <w:spacing w:after="0"/>
        <w:ind w:firstLine="720"/>
        <w:contextualSpacing/>
        <w:jc w:val="both"/>
      </w:pPr>
      <w:r>
        <w:t>Where:</w:t>
      </w:r>
    </w:p>
    <w:p w14:paraId="703306C6" w14:textId="77777777" w:rsidR="00303C7F" w:rsidRDefault="00303C7F" w:rsidP="00FD3B07">
      <w:pPr>
        <w:pStyle w:val="ListParagraph"/>
        <w:numPr>
          <w:ilvl w:val="0"/>
          <w:numId w:val="5"/>
        </w:numPr>
        <w:spacing w:after="0"/>
        <w:jc w:val="both"/>
      </w:pPr>
      <w:r w:rsidRPr="000B38A2">
        <w:rPr>
          <w:i/>
        </w:rPr>
        <w:t>NPV</w:t>
      </w:r>
      <w:r>
        <w:t xml:space="preserve"> is the net present value of the total cost for all regions (the TIMES objective function);</w:t>
      </w:r>
    </w:p>
    <w:p w14:paraId="7097C599" w14:textId="77777777" w:rsidR="00303C7F" w:rsidRPr="000B38A2" w:rsidRDefault="00303C7F" w:rsidP="00FD3B07">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09847F8A" w14:textId="77777777" w:rsidR="00303C7F" w:rsidRPr="000B38A2" w:rsidRDefault="00303C7F" w:rsidP="00FD3B07">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general discount rate;</w:t>
      </w:r>
    </w:p>
    <w:p w14:paraId="3B1D7579" w14:textId="77777777" w:rsidR="00303C7F" w:rsidRPr="000B38A2" w:rsidRDefault="00303C7F" w:rsidP="00FD3B07">
      <w:pPr>
        <w:pStyle w:val="ListParagraph"/>
        <w:numPr>
          <w:ilvl w:val="0"/>
          <w:numId w:val="5"/>
        </w:numPr>
        <w:spacing w:after="0"/>
        <w:jc w:val="both"/>
        <w:rPr>
          <w:i/>
        </w:rPr>
      </w:pPr>
      <w:r w:rsidRPr="000B38A2">
        <w:rPr>
          <w:i/>
        </w:rPr>
        <w:t>REFYR</w:t>
      </w:r>
      <w:r>
        <w:t xml:space="preserve"> is the reference year for discounting;</w:t>
      </w:r>
    </w:p>
    <w:p w14:paraId="74308077" w14:textId="77777777" w:rsidR="00303C7F" w:rsidRPr="000B38A2" w:rsidRDefault="00303C7F" w:rsidP="00FD3B07">
      <w:pPr>
        <w:pStyle w:val="ListParagraph"/>
        <w:numPr>
          <w:ilvl w:val="0"/>
          <w:numId w:val="5"/>
        </w:numPr>
        <w:spacing w:after="0"/>
        <w:jc w:val="both"/>
        <w:rPr>
          <w:i/>
        </w:rPr>
      </w:pPr>
      <w:r w:rsidRPr="000B38A2">
        <w:rPr>
          <w:i/>
        </w:rPr>
        <w:t>YEARS</w:t>
      </w:r>
      <w:r>
        <w:t xml:space="preserve"> is the set of years for which there are costs, including all years in the horizon, plus past years (before the initial period) if the costs have been defined for past investments, plus </w:t>
      </w:r>
      <w:proofErr w:type="gramStart"/>
      <w:r>
        <w:t>a number of</w:t>
      </w:r>
      <w:proofErr w:type="gramEnd"/>
      <w:r>
        <w:t xml:space="preserve"> years after EOH where some investments and dismantling costs are still being incurred, as well as the Salvage Value; and </w:t>
      </w:r>
    </w:p>
    <w:p w14:paraId="0FB769C4" w14:textId="483EBDB5" w:rsidR="000B38A2" w:rsidRDefault="00303C7F" w:rsidP="00FD3B07">
      <w:pPr>
        <w:pStyle w:val="ListParagraph"/>
        <w:numPr>
          <w:ilvl w:val="0"/>
          <w:numId w:val="5"/>
        </w:numPr>
        <w:spacing w:after="0"/>
        <w:jc w:val="both"/>
      </w:pPr>
      <w:r w:rsidRPr="000B38A2">
        <w:rPr>
          <w:i/>
        </w:rPr>
        <w:t>R</w:t>
      </w:r>
      <w:r>
        <w:t xml:space="preserve"> is the set of regions in the area of study.</w:t>
      </w:r>
    </w:p>
    <w:p w14:paraId="2A00AB23" w14:textId="77777777" w:rsidR="00245398" w:rsidRDefault="00245398" w:rsidP="00245398">
      <w:pPr>
        <w:pStyle w:val="ListParagraph"/>
        <w:spacing w:after="0"/>
        <w:ind w:left="1080"/>
        <w:jc w:val="both"/>
      </w:pPr>
    </w:p>
    <w:p w14:paraId="18C24DED" w14:textId="3737B15D" w:rsidR="00245398" w:rsidRDefault="00245398" w:rsidP="00FD3B07">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instrText xml:space="preserve"> ADDIN EN.CITE &lt;EndNote&gt;&lt;Cite&gt;&lt;Author&gt;Loulou&lt;/Author&gt;&lt;Year&gt;2005&lt;/Year&gt;&lt;RecNum&gt;48&lt;/RecNum&gt;&lt;DisplayText&gt;(Loulou et al., 2005)&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Loulou et al., 2005)</w:t>
      </w:r>
      <w:r>
        <w:fldChar w:fldCharType="end"/>
      </w:r>
      <w:r>
        <w:t>. The current EPAUS9rT database and its TIMES implementation uses 2010 as the base year and is calibrated to the present year.</w:t>
      </w:r>
    </w:p>
    <w:p w14:paraId="6E9C169F" w14:textId="77777777" w:rsidR="00245398" w:rsidRDefault="00245398" w:rsidP="00FD3B07">
      <w:pPr>
        <w:spacing w:after="0"/>
        <w:contextualSpacing/>
        <w:jc w:val="both"/>
      </w:pPr>
    </w:p>
    <w:p w14:paraId="076C6C7C" w14:textId="4529A2F6" w:rsidR="00AE292E" w:rsidRDefault="007C65E2" w:rsidP="00FD3B07">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A discount rate for new capacity of 0.10 was applied for all </w:t>
      </w:r>
      <w:r w:rsidR="001507A4">
        <w:t>OSW</w:t>
      </w:r>
      <w:r w:rsidR="006D3114">
        <w:t xml:space="preserve"> technologies. Capacity factor</w:t>
      </w:r>
      <w:r w:rsidR="00F7700E">
        <w:t xml:space="preserve"> </w:t>
      </w:r>
      <w:r w:rsidR="00395462">
        <w:t>varies</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1E53F0">
      <w:pPr>
        <w:spacing w:after="0"/>
        <w:contextualSpacing/>
      </w:pPr>
      <w:r>
        <w:t xml:space="preserve">                         </w:t>
      </w:r>
    </w:p>
    <w:p w14:paraId="26B40B15" w14:textId="396A7214" w:rsidR="00D21177" w:rsidRDefault="00CD0BCA" w:rsidP="00D21177">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D21177">
      <w:pPr>
        <w:spacing w:after="0"/>
        <w:contextualSpacing/>
        <w:jc w:val="both"/>
      </w:pPr>
    </w:p>
    <w:p w14:paraId="108DCA90" w14:textId="3653BD9F" w:rsidR="006731E4" w:rsidRDefault="009431C4" w:rsidP="00F341E5">
      <w:pPr>
        <w:spacing w:after="0"/>
        <w:contextualSpacing/>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F341E5">
      <w:pPr>
        <w:spacing w:after="0"/>
        <w:contextualSpacing/>
        <w:jc w:val="both"/>
      </w:pPr>
    </w:p>
    <w:p w14:paraId="1701CF70" w14:textId="26748CB4" w:rsidR="00F341E5" w:rsidRDefault="000E0CE0" w:rsidP="00F341E5">
      <w:pPr>
        <w:spacing w:after="0"/>
        <w:contextualSpacing/>
        <w:jc w:val="both"/>
      </w:pPr>
      <w:r>
        <w:t xml:space="preserve">All scenarios constructed and evaluated in the TIMES model ran from 2010 to 2050. </w:t>
      </w:r>
    </w:p>
    <w:p w14:paraId="3607FCD6" w14:textId="77777777" w:rsidR="003B4327" w:rsidRDefault="003B4327" w:rsidP="00F341E5">
      <w:pPr>
        <w:spacing w:after="0"/>
        <w:contextualSpacing/>
        <w:jc w:val="both"/>
      </w:pPr>
    </w:p>
    <w:p w14:paraId="48ECEAFA" w14:textId="77777777" w:rsidR="00352199" w:rsidRDefault="00B20C79" w:rsidP="00352199">
      <w:pPr>
        <w:keepNext/>
        <w:spacing w:after="0"/>
        <w:contextualSpacing/>
        <w:jc w:val="both"/>
      </w:pPr>
      <w:r>
        <w:rPr>
          <w:noProof/>
        </w:rPr>
        <w:drawing>
          <wp:inline distT="0" distB="0" distL="0" distR="0" wp14:anchorId="4F712B66" wp14:editId="7E589947">
            <wp:extent cx="6858000" cy="2323465"/>
            <wp:effectExtent l="19050" t="19050" r="19050" b="196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858000" cy="2323465"/>
                    </a:xfrm>
                    <a:prstGeom prst="rect">
                      <a:avLst/>
                    </a:prstGeom>
                    <a:ln>
                      <a:solidFill>
                        <a:schemeClr val="tx1"/>
                      </a:solidFill>
                    </a:ln>
                  </pic:spPr>
                </pic:pic>
              </a:graphicData>
            </a:graphic>
          </wp:inline>
        </w:drawing>
      </w:r>
    </w:p>
    <w:p w14:paraId="1E0F84B6" w14:textId="6BBB059E" w:rsidR="00E1498B" w:rsidRDefault="00352199" w:rsidP="00636C09">
      <w:pPr>
        <w:pStyle w:val="Caption"/>
        <w:jc w:val="both"/>
      </w:pPr>
      <w:r>
        <w:t xml:space="preserve">Figure </w:t>
      </w:r>
      <w:fldSimple w:instr=" SEQ Figure \* ARABIC ">
        <w:r w:rsidR="00A36162">
          <w:rPr>
            <w:noProof/>
          </w:rPr>
          <w:t>1</w:t>
        </w:r>
      </w:fldSimple>
      <w:r>
        <w:t>. CO2 Cap and OSW Cost Curve Scenario Construction</w:t>
      </w:r>
    </w:p>
    <w:p w14:paraId="2AA0B002" w14:textId="77777777" w:rsidR="006731E4" w:rsidRDefault="006731E4" w:rsidP="006731E4">
      <w:pPr>
        <w:pStyle w:val="Heading2"/>
        <w:spacing w:before="0"/>
        <w:contextualSpacing/>
        <w:jc w:val="both"/>
      </w:pPr>
      <w:r>
        <w:t>Analysis and Discussion</w:t>
      </w:r>
    </w:p>
    <w:p w14:paraId="718D1151" w14:textId="77777777" w:rsidR="006731E4" w:rsidRDefault="006731E4" w:rsidP="006731E4">
      <w:pPr>
        <w:spacing w:after="0"/>
      </w:pPr>
    </w:p>
    <w:p w14:paraId="79150AF6" w14:textId="5CAEA9FF" w:rsidR="00EC06A0" w:rsidRDefault="00E55F21" w:rsidP="00BC4F86">
      <w:pPr>
        <w:keepNext/>
        <w:spacing w:after="0"/>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h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88D1A80" w14:textId="013343EB" w:rsidR="003D466B" w:rsidRDefault="003D466B" w:rsidP="00EC06A0">
      <w:pPr>
        <w:keepNext/>
        <w:spacing w:after="0"/>
        <w:rPr>
          <w:noProof/>
        </w:rPr>
      </w:pPr>
    </w:p>
    <w:p w14:paraId="09062F44" w14:textId="77777777" w:rsidR="00632EEC" w:rsidRDefault="00D77F3C" w:rsidP="00632EEC">
      <w:pPr>
        <w:keepNext/>
        <w:spacing w:after="0"/>
      </w:pPr>
      <w:r>
        <w:rPr>
          <w:noProof/>
        </w:rPr>
        <w:drawing>
          <wp:inline distT="0" distB="0" distL="0" distR="0" wp14:anchorId="4086ECDC" wp14:editId="61EEC664">
            <wp:extent cx="3495675" cy="2844915"/>
            <wp:effectExtent l="19050" t="19050" r="9525"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95675" cy="2844915"/>
                    </a:xfrm>
                    <a:prstGeom prst="rect">
                      <a:avLst/>
                    </a:prstGeom>
                    <a:ln>
                      <a:solidFill>
                        <a:schemeClr val="tx1"/>
                      </a:solidFill>
                    </a:ln>
                  </pic:spPr>
                </pic:pic>
              </a:graphicData>
            </a:graphic>
          </wp:inline>
        </w:drawing>
      </w:r>
    </w:p>
    <w:p w14:paraId="26C136C2" w14:textId="19EEE338" w:rsidR="003D466B" w:rsidRDefault="00632EEC" w:rsidP="00632EEC">
      <w:pPr>
        <w:pStyle w:val="Caption"/>
      </w:pPr>
      <w:r>
        <w:t xml:space="preserve">Figure </w:t>
      </w:r>
      <w:fldSimple w:instr=" SEQ Figure \* ARABIC ">
        <w:r w:rsidR="00A36162">
          <w:rPr>
            <w:noProof/>
          </w:rPr>
          <w:t>2</w:t>
        </w:r>
      </w:fldSimple>
      <w:r>
        <w:t>. Total OSW Capacity in 2050</w:t>
      </w:r>
    </w:p>
    <w:p w14:paraId="2B325D60" w14:textId="763C8BB4" w:rsidR="00E010F9" w:rsidRDefault="00E010F9" w:rsidP="005D10F5">
      <w:pPr>
        <w:spacing w:after="0"/>
      </w:pPr>
    </w:p>
    <w:p w14:paraId="59555719" w14:textId="203DE6DC" w:rsidR="00262471" w:rsidRDefault="001507A4" w:rsidP="00BC4F86">
      <w:pPr>
        <w:spacing w:after="0"/>
        <w:jc w:val="both"/>
      </w:pPr>
      <w:r>
        <w:t>OSW</w:t>
      </w:r>
      <w:r w:rsidR="00E010F9">
        <w:t xml:space="preserve">’s sensitivity to carbon mitigation stringency is well defined </w:t>
      </w:r>
      <w:r w:rsidR="0040645E">
        <w:t>across all technology costs</w:t>
      </w:r>
      <w:r w:rsidR="00E010F9">
        <w:t xml:space="preserve">. More stringent carbon mitigation incentivizes the buildout of </w:t>
      </w:r>
      <w:r>
        <w:t>OSW</w:t>
      </w:r>
      <w:r w:rsidR="00E010F9">
        <w:t xml:space="preserve"> sooner, and at larger capacities, </w:t>
      </w:r>
      <w:r w:rsidR="00417B6E">
        <w:t xml:space="preserve">at </w:t>
      </w:r>
      <w:r w:rsidR="00563DF7">
        <w:t>a</w:t>
      </w:r>
      <w:r w:rsidR="00E010F9">
        <w:t xml:space="preserve"> 50% </w:t>
      </w:r>
      <w:r w:rsidR="00563DF7">
        <w:t>cost reduction, however only affects the total capacity at higher cost reductions (Figure 3</w:t>
      </w:r>
      <w:r w:rsidR="00E3536B">
        <w:t>)</w:t>
      </w:r>
      <w:r w:rsidR="00563DF7">
        <w:t>.</w:t>
      </w:r>
      <w:r w:rsidR="002E0D04">
        <w:t xml:space="preserve"> </w:t>
      </w:r>
      <w:r w:rsidR="00262471">
        <w:t xml:space="preserve">The cheaper OSW becomes, the more capacity is built out each </w:t>
      </w:r>
      <w:r w:rsidR="00514A1B">
        <w:t>time period</w:t>
      </w:r>
      <w:r w:rsidR="00262471">
        <w:t xml:space="preserve">, </w:t>
      </w:r>
      <w:r w:rsidR="00514A1B">
        <w:t>regardless of carbon mitigation stringency</w:t>
      </w:r>
      <w:r w:rsidR="00262471">
        <w:t xml:space="preserve">. We see in all scenarios, however, that OSW is built out in high </w:t>
      </w:r>
      <w:r w:rsidR="002B2884">
        <w:t xml:space="preserve">and relatively level </w:t>
      </w:r>
      <w:r w:rsidR="00186F5A">
        <w:t>once it enters the market</w:t>
      </w:r>
      <w:r w:rsidR="00262471">
        <w:t xml:space="preserve">. </w:t>
      </w:r>
    </w:p>
    <w:p w14:paraId="01CE5B6B" w14:textId="77777777" w:rsidR="002D491D" w:rsidRDefault="002D491D" w:rsidP="00E010F9">
      <w:pPr>
        <w:spacing w:after="0"/>
      </w:pPr>
    </w:p>
    <w:p w14:paraId="2D96B2AD" w14:textId="77777777" w:rsidR="00E3536B" w:rsidRDefault="00E3536B" w:rsidP="00E3536B">
      <w:pPr>
        <w:keepNext/>
        <w:spacing w:after="0"/>
      </w:pPr>
      <w:r>
        <w:rPr>
          <w:noProof/>
        </w:rPr>
        <w:drawing>
          <wp:inline distT="0" distB="0" distL="0" distR="0" wp14:anchorId="1F6A690D" wp14:editId="22D2E9A2">
            <wp:extent cx="6858000" cy="2258695"/>
            <wp:effectExtent l="19050" t="19050" r="19050" b="273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858000" cy="2258695"/>
                    </a:xfrm>
                    <a:prstGeom prst="rect">
                      <a:avLst/>
                    </a:prstGeom>
                    <a:ln>
                      <a:solidFill>
                        <a:schemeClr val="tx1"/>
                      </a:solidFill>
                    </a:ln>
                  </pic:spPr>
                </pic:pic>
              </a:graphicData>
            </a:graphic>
          </wp:inline>
        </w:drawing>
      </w:r>
    </w:p>
    <w:p w14:paraId="14339CA6" w14:textId="3FB849B9" w:rsidR="00E3536B" w:rsidRDefault="00E3536B" w:rsidP="00E3536B">
      <w:pPr>
        <w:pStyle w:val="Caption"/>
      </w:pPr>
      <w:r>
        <w:t xml:space="preserve">Figure </w:t>
      </w:r>
      <w:fldSimple w:instr=" SEQ Figure \* ARABIC ">
        <w:r w:rsidR="00A36162">
          <w:rPr>
            <w:noProof/>
          </w:rPr>
          <w:t>3</w:t>
        </w:r>
      </w:fldSimple>
      <w:r>
        <w:t>. Total and New OSW Capacity by Scenario</w:t>
      </w:r>
    </w:p>
    <w:p w14:paraId="0CE6DE5B" w14:textId="54743178" w:rsidR="000E6B42" w:rsidRDefault="002E0D04" w:rsidP="00BC4F86">
      <w:pPr>
        <w:spacing w:after="0"/>
        <w:jc w:val="both"/>
      </w:pPr>
      <w:r>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 (Figure 4).</w:t>
      </w:r>
    </w:p>
    <w:p w14:paraId="036D71F3" w14:textId="026DAD1B" w:rsidR="00E3536B" w:rsidRDefault="00E3536B" w:rsidP="00E3536B">
      <w:pPr>
        <w:keepNext/>
        <w:spacing w:after="0"/>
      </w:pPr>
      <w:r>
        <w:rPr>
          <w:noProof/>
        </w:rPr>
        <w:drawing>
          <wp:inline distT="0" distB="0" distL="0" distR="0" wp14:anchorId="04A251E6" wp14:editId="601DBD0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72619" cy="2211148"/>
                    </a:xfrm>
                    <a:prstGeom prst="rect">
                      <a:avLst/>
                    </a:prstGeom>
                    <a:ln>
                      <a:solidFill>
                        <a:schemeClr val="tx1"/>
                      </a:solidFill>
                    </a:ln>
                  </pic:spPr>
                </pic:pic>
              </a:graphicData>
            </a:graphic>
          </wp:inline>
        </w:drawing>
      </w:r>
    </w:p>
    <w:p w14:paraId="06192B72" w14:textId="0FF32A8C" w:rsidR="00D35F9B" w:rsidRDefault="00E3536B" w:rsidP="00E3536B">
      <w:pPr>
        <w:pStyle w:val="Caption"/>
      </w:pPr>
      <w:r>
        <w:t xml:space="preserve">Figure </w:t>
      </w:r>
      <w:fldSimple w:instr=" SEQ Figure \* ARABIC ">
        <w:r w:rsidR="00A36162">
          <w:rPr>
            <w:noProof/>
          </w:rPr>
          <w:t>4</w:t>
        </w:r>
      </w:fldSimple>
      <w:r>
        <w:t>. Average OSW capacity per region across scenarios</w:t>
      </w:r>
    </w:p>
    <w:p w14:paraId="2FB07DC2" w14:textId="2CAA6006" w:rsidR="00314C41" w:rsidRDefault="00314C41" w:rsidP="00BC4F86">
      <w:pPr>
        <w:spacing w:after="0"/>
        <w:jc w:val="both"/>
      </w:pPr>
      <w:r>
        <w:t xml:space="preserve">The deployment of </w:t>
      </w:r>
      <w:r w:rsidR="001507A4">
        <w:t>OSW</w:t>
      </w:r>
      <w:r>
        <w:t xml:space="preserve"> displaces coal, natural gas</w:t>
      </w:r>
      <w:r w:rsidR="001A4D5B">
        <w:t>, terrestrial wind, and solar PV</w:t>
      </w:r>
      <w:r w:rsidR="005E1E57">
        <w:t xml:space="preserve"> (Figure</w:t>
      </w:r>
      <w:r w:rsidR="00BE68A0">
        <w:t>s 5 &amp; 6</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20D557A5" w14:textId="7FDC878A" w:rsidR="00EB4D6A" w:rsidRDefault="00EB4D6A" w:rsidP="007E4E63">
      <w:pPr>
        <w:spacing w:after="0"/>
      </w:pPr>
    </w:p>
    <w:p w14:paraId="5CA1C72C" w14:textId="793746F3" w:rsidR="00AB636D" w:rsidRDefault="00E07C1E" w:rsidP="00AB636D">
      <w:pPr>
        <w:keepNext/>
        <w:spacing w:after="0"/>
      </w:pPr>
      <w:r>
        <w:rPr>
          <w:noProof/>
        </w:rPr>
        <w:drawing>
          <wp:inline distT="0" distB="0" distL="0" distR="0" wp14:anchorId="2BD8CEC9" wp14:editId="73061839">
            <wp:extent cx="3331951" cy="2837922"/>
            <wp:effectExtent l="19050" t="19050" r="20955" b="196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66329" cy="2867203"/>
                    </a:xfrm>
                    <a:prstGeom prst="rect">
                      <a:avLst/>
                    </a:prstGeom>
                    <a:ln>
                      <a:solidFill>
                        <a:schemeClr val="tx1"/>
                      </a:solidFill>
                    </a:ln>
                  </pic:spPr>
                </pic:pic>
              </a:graphicData>
            </a:graphic>
          </wp:inline>
        </w:drawing>
      </w:r>
      <w:r w:rsidRPr="00E07C1E">
        <w:rPr>
          <w:noProof/>
        </w:rPr>
        <w:t xml:space="preserve"> </w:t>
      </w:r>
      <w:r>
        <w:rPr>
          <w:noProof/>
        </w:rPr>
        <w:drawing>
          <wp:inline distT="0" distB="0" distL="0" distR="0" wp14:anchorId="64924AC6" wp14:editId="23922694">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19088" cy="2855071"/>
                    </a:xfrm>
                    <a:prstGeom prst="rect">
                      <a:avLst/>
                    </a:prstGeom>
                    <a:ln>
                      <a:solidFill>
                        <a:schemeClr val="tx1"/>
                      </a:solidFill>
                    </a:ln>
                  </pic:spPr>
                </pic:pic>
              </a:graphicData>
            </a:graphic>
          </wp:inline>
        </w:drawing>
      </w:r>
    </w:p>
    <w:p w14:paraId="56CEEDCD" w14:textId="0EAF8A83" w:rsidR="00AB636D" w:rsidRDefault="00AB636D" w:rsidP="00AB636D">
      <w:pPr>
        <w:pStyle w:val="Caption"/>
      </w:pPr>
      <w:r>
        <w:t xml:space="preserve">Figure </w:t>
      </w:r>
      <w:fldSimple w:instr=" SEQ Figure \* ARABIC ">
        <w:r w:rsidR="00A36162">
          <w:rPr>
            <w:noProof/>
          </w:rPr>
          <w:t>5</w:t>
        </w:r>
      </w:fldSimple>
      <w:r>
        <w:t xml:space="preserve">. Grid Mix Changes over the Baseline Scenario                                                           Figure </w:t>
      </w:r>
      <w:fldSimple w:instr=" SEQ Figure \* ARABIC ">
        <w:r w:rsidR="00A36162">
          <w:rPr>
            <w:noProof/>
          </w:rPr>
          <w:t>6</w:t>
        </w:r>
      </w:fldSimple>
      <w:r>
        <w:t>. Electricity production by technology</w:t>
      </w:r>
    </w:p>
    <w:p w14:paraId="7F0B3D02" w14:textId="1A918CE9" w:rsidR="007E4E63" w:rsidRDefault="005323A8" w:rsidP="00372977">
      <w:pPr>
        <w:spacing w:after="0"/>
        <w:jc w:val="both"/>
      </w:pPr>
      <w:proofErr w:type="gramStart"/>
      <w:r>
        <w:t>Due to the fact that</w:t>
      </w:r>
      <w:proofErr w:type="gramEnd"/>
      <w:r>
        <w:t xml:space="preserve"> OSW displaces other emissions-neutral technologies</w:t>
      </w:r>
      <w:r w:rsidR="004A7E54">
        <w:t xml:space="preserve"> in some scenarios, it is harder to disentangle the affects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Additionally, 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4A7E54">
      <w:pPr>
        <w:keepNext/>
        <w:spacing w:after="0"/>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1484" cy="2129191"/>
                    </a:xfrm>
                    <a:prstGeom prst="rect">
                      <a:avLst/>
                    </a:prstGeom>
                    <a:ln>
                      <a:solidFill>
                        <a:schemeClr val="tx1"/>
                      </a:solidFill>
                    </a:ln>
                  </pic:spPr>
                </pic:pic>
              </a:graphicData>
            </a:graphic>
          </wp:inline>
        </w:drawing>
      </w:r>
    </w:p>
    <w:p w14:paraId="145EF7E0" w14:textId="4F609E2A" w:rsidR="004A7E54" w:rsidRDefault="004A7E54" w:rsidP="004A7E54">
      <w:pPr>
        <w:pStyle w:val="Caption"/>
      </w:pPr>
      <w:r>
        <w:t xml:space="preserve">Figure </w:t>
      </w:r>
      <w:fldSimple w:instr=" SEQ Figure \* ARABIC ">
        <w:r w:rsidR="00A36162">
          <w:rPr>
            <w:noProof/>
          </w:rPr>
          <w:t>7</w:t>
        </w:r>
      </w:fldSimple>
      <w:r>
        <w:t xml:space="preserve">. Total electricity production                                                                               Figure </w:t>
      </w:r>
      <w:fldSimple w:instr=" SEQ Figure \* ARABIC ">
        <w:r w:rsidR="00A36162">
          <w:rPr>
            <w:noProof/>
          </w:rPr>
          <w:t>8</w:t>
        </w:r>
      </w:fldSimple>
      <w:r>
        <w:t>. Percent renewable technology generation</w:t>
      </w:r>
    </w:p>
    <w:p w14:paraId="3F2D8834" w14:textId="64B216C2" w:rsidR="002D491D" w:rsidRPr="00654568" w:rsidRDefault="00EA000A" w:rsidP="00372977">
      <w:pPr>
        <w:spacing w:after="0"/>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7E4E63">
      <w:pPr>
        <w:spacing w:after="0"/>
      </w:pPr>
    </w:p>
    <w:p w14:paraId="72C9BF88" w14:textId="77777777" w:rsidR="00FB36FF" w:rsidRDefault="00AD5252" w:rsidP="00FB36FF">
      <w:pPr>
        <w:keepNext/>
        <w:spacing w:after="0"/>
      </w:pPr>
      <w:r>
        <w:rPr>
          <w:noProof/>
        </w:rPr>
        <w:drawing>
          <wp:inline distT="0" distB="0" distL="0" distR="0" wp14:anchorId="44C51D88" wp14:editId="3CDBD704">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308225"/>
                    </a:xfrm>
                    <a:prstGeom prst="rect">
                      <a:avLst/>
                    </a:prstGeom>
                    <a:ln>
                      <a:solidFill>
                        <a:schemeClr val="tx1"/>
                      </a:solidFill>
                    </a:ln>
                  </pic:spPr>
                </pic:pic>
              </a:graphicData>
            </a:graphic>
          </wp:inline>
        </w:drawing>
      </w:r>
    </w:p>
    <w:p w14:paraId="0191F60C" w14:textId="3B1F5767" w:rsidR="007E4E63" w:rsidRDefault="00FB36FF" w:rsidP="00FB36FF">
      <w:pPr>
        <w:pStyle w:val="Caption"/>
      </w:pPr>
      <w:r>
        <w:t xml:space="preserve">Figure </w:t>
      </w:r>
      <w:fldSimple w:instr=" SEQ Figure \* ARABIC ">
        <w:r w:rsidR="00A36162">
          <w:rPr>
            <w:noProof/>
          </w:rPr>
          <w:t>9</w:t>
        </w:r>
      </w:fldSimple>
      <w:r>
        <w:t>. Emissions Output and Percent Reductions</w:t>
      </w:r>
    </w:p>
    <w:p w14:paraId="790F12E2" w14:textId="1B6B7C9B" w:rsidR="002006A3" w:rsidRPr="00EE6E48" w:rsidRDefault="002006A3" w:rsidP="00FD099C">
      <w:pPr>
        <w:keepNext/>
        <w:spacing w:after="0"/>
        <w:jc w:val="both"/>
      </w:pPr>
      <w:r>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p>
    <w:p w14:paraId="4726E51C" w14:textId="41E13DDD" w:rsidR="002006A3" w:rsidRDefault="00AD5252" w:rsidP="002006A3">
      <w:pPr>
        <w:keepNext/>
        <w:spacing w:after="0"/>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21938" cy="2443802"/>
                    </a:xfrm>
                    <a:prstGeom prst="rect">
                      <a:avLst/>
                    </a:prstGeom>
                    <a:ln>
                      <a:solidFill>
                        <a:schemeClr val="tx1"/>
                      </a:solidFill>
                    </a:ln>
                  </pic:spPr>
                </pic:pic>
              </a:graphicData>
            </a:graphic>
          </wp:inline>
        </w:drawing>
      </w:r>
    </w:p>
    <w:p w14:paraId="0684924F" w14:textId="4CC16AFD" w:rsidR="00087B87" w:rsidRDefault="002006A3" w:rsidP="002006A3">
      <w:pPr>
        <w:pStyle w:val="Caption"/>
      </w:pPr>
      <w:r>
        <w:t xml:space="preserve">Figure </w:t>
      </w:r>
      <w:fldSimple w:instr=" SEQ Figure \* ARABIC ">
        <w:r w:rsidR="00A36162">
          <w:rPr>
            <w:noProof/>
          </w:rPr>
          <w:t>10</w:t>
        </w:r>
      </w:fldSimple>
      <w:r>
        <w:t>. Correlations between parameters</w:t>
      </w:r>
    </w:p>
    <w:p w14:paraId="28B412E7" w14:textId="5B6E7CFD" w:rsidR="002006A3" w:rsidRDefault="002B13CC" w:rsidP="00FD099C">
      <w:pPr>
        <w:spacing w:after="0"/>
        <w:jc w:val="both"/>
      </w:pPr>
      <w:r>
        <w:t xml:space="preserve">Further statistical analysis was required to identify the </w:t>
      </w:r>
      <w:r w:rsidR="007D752B">
        <w:t>strength of the effects of these parameters on emissions. Multiple linear regressions were constructed to analyze these factors. Table 2 shows the regression coefficients for three independent variables, OSW capacity, percentage renewables, and total electricity. All coefficients were statistically significant</w:t>
      </w:r>
      <w:r w:rsidR="00C24DA6">
        <w:t xml:space="preserve"> for both carbon mitigation stringency and OSW cost reduction. Cost reduction had a substantially greater positive influence on OSW capacity than carbon mitigation stringency, though both contribute</w:t>
      </w:r>
      <w:bookmarkStart w:id="1" w:name="_GoBack"/>
      <w:bookmarkEnd w:id="1"/>
      <w:r w:rsidR="00C24DA6">
        <w:t xml:space="preserve"> to higher OSW capacity</w:t>
      </w:r>
      <w:r w:rsidR="007D752B">
        <w:t>. Table 3 shows these factors as they elicit changes in emissions. All coefficients were statistically significant for carbon mitigation stringency but only CO2 and PM 2.5 were statistically significant for OSW capacity.</w:t>
      </w:r>
    </w:p>
    <w:p w14:paraId="063FD305" w14:textId="49C1085E" w:rsidR="007D752B" w:rsidRDefault="007D752B" w:rsidP="007D752B">
      <w:pPr>
        <w:pStyle w:val="Caption"/>
        <w:keepNext/>
      </w:pPr>
      <w:r>
        <w:t xml:space="preserve">Table </w:t>
      </w:r>
      <w:fldSimple w:instr=" SEQ Table \* ARABIC ">
        <w:r w:rsidR="00A36162">
          <w:rPr>
            <w:noProof/>
          </w:rPr>
          <w:t>2</w:t>
        </w:r>
      </w:fldSimple>
    </w:p>
    <w:p w14:paraId="3161B5DB" w14:textId="77777777" w:rsidR="007D752B" w:rsidRDefault="00B21C14" w:rsidP="000F7624">
      <w:pPr>
        <w:spacing w:after="0"/>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41545" cy="1127286"/>
                    </a:xfrm>
                    <a:prstGeom prst="rect">
                      <a:avLst/>
                    </a:prstGeom>
                  </pic:spPr>
                </pic:pic>
              </a:graphicData>
            </a:graphic>
          </wp:inline>
        </w:drawing>
      </w:r>
    </w:p>
    <w:p w14:paraId="0C8A5E3D" w14:textId="1F339EC0" w:rsidR="007D752B" w:rsidRDefault="007D752B" w:rsidP="007D752B">
      <w:pPr>
        <w:pStyle w:val="Caption"/>
        <w:keepNext/>
      </w:pPr>
      <w:r>
        <w:t xml:space="preserve">Table </w:t>
      </w:r>
      <w:fldSimple w:instr=" SEQ Table \* ARABIC ">
        <w:r w:rsidR="00A36162">
          <w:rPr>
            <w:noProof/>
          </w:rPr>
          <w:t>3</w:t>
        </w:r>
      </w:fldSimple>
    </w:p>
    <w:p w14:paraId="33900918" w14:textId="4F8EB926" w:rsidR="000F7624" w:rsidRPr="00F100D1" w:rsidRDefault="00B21C14" w:rsidP="000F7624">
      <w:pPr>
        <w:spacing w:after="0"/>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95203" cy="1099203"/>
                    </a:xfrm>
                    <a:prstGeom prst="rect">
                      <a:avLst/>
                    </a:prstGeom>
                  </pic:spPr>
                </pic:pic>
              </a:graphicData>
            </a:graphic>
          </wp:inline>
        </w:drawing>
      </w:r>
    </w:p>
    <w:p w14:paraId="37B9A161" w14:textId="6228D9E1" w:rsidR="008570E5" w:rsidRDefault="008570E5" w:rsidP="006154DE">
      <w:pPr>
        <w:spacing w:after="0"/>
        <w:contextualSpacing/>
        <w:jc w:val="center"/>
      </w:pPr>
    </w:p>
    <w:p w14:paraId="579CAD71" w14:textId="4D290D14" w:rsidR="00EA3EEF" w:rsidRDefault="00EA3EEF" w:rsidP="00EA3EEF">
      <w:pPr>
        <w:pStyle w:val="Caption"/>
        <w:keepNext/>
        <w:jc w:val="both"/>
      </w:pPr>
      <w:r>
        <w:t xml:space="preserve">Table </w:t>
      </w:r>
      <w:fldSimple w:instr=" SEQ Table \* ARABIC ">
        <w:r w:rsidR="00A36162">
          <w:rPr>
            <w:noProof/>
          </w:rPr>
          <w:t>4</w:t>
        </w:r>
      </w:fldSimple>
      <w:r>
        <w:t>. Share of electricity production (%)</w:t>
      </w:r>
    </w:p>
    <w:p w14:paraId="67C5AD79" w14:textId="7A35A629" w:rsidR="000B2C52" w:rsidRDefault="00EA3EEF" w:rsidP="00FD3B07">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p>
    <w:p w14:paraId="0E45D4A5" w14:textId="27FB74DE" w:rsidR="000B2C52" w:rsidRDefault="000B2C52" w:rsidP="00FD3B07">
      <w:pPr>
        <w:spacing w:after="0"/>
        <w:contextualSpacing/>
        <w:jc w:val="both"/>
      </w:pPr>
    </w:p>
    <w:p w14:paraId="74BF2197" w14:textId="63789FDB" w:rsidR="000B2C52" w:rsidRDefault="000B2C52" w:rsidP="00FD3B07">
      <w:pPr>
        <w:spacing w:after="0"/>
        <w:contextualSpacing/>
        <w:jc w:val="both"/>
      </w:pPr>
    </w:p>
    <w:p w14:paraId="25997418" w14:textId="0B0786E7" w:rsidR="000B2C52" w:rsidRDefault="000B2C52" w:rsidP="00FD3B07">
      <w:pPr>
        <w:spacing w:after="0"/>
        <w:contextualSpacing/>
        <w:jc w:val="both"/>
      </w:pPr>
    </w:p>
    <w:p w14:paraId="3ACEF8A7" w14:textId="3125E301" w:rsidR="000B2C52" w:rsidRDefault="000B2C52" w:rsidP="00FD3B07">
      <w:pPr>
        <w:spacing w:after="0"/>
        <w:contextualSpacing/>
        <w:jc w:val="both"/>
      </w:pPr>
    </w:p>
    <w:p w14:paraId="15826A05" w14:textId="4729EE53" w:rsidR="000B2C52" w:rsidRDefault="000B2C52" w:rsidP="00FD3B07">
      <w:pPr>
        <w:spacing w:after="0"/>
        <w:contextualSpacing/>
        <w:jc w:val="both"/>
      </w:pPr>
    </w:p>
    <w:p w14:paraId="2EA8BBF2" w14:textId="1A3F0BEE" w:rsidR="000B2C52" w:rsidRDefault="000B2C52" w:rsidP="00FD3B07">
      <w:pPr>
        <w:spacing w:after="0"/>
        <w:contextualSpacing/>
        <w:jc w:val="both"/>
      </w:pPr>
    </w:p>
    <w:p w14:paraId="7FB97B34" w14:textId="77777777" w:rsidR="000B2C52" w:rsidRDefault="000B2C52" w:rsidP="00FD3B07">
      <w:pPr>
        <w:spacing w:after="0"/>
        <w:contextualSpacing/>
        <w:jc w:val="both"/>
      </w:pPr>
    </w:p>
    <w:p w14:paraId="5E6088CC" w14:textId="77777777" w:rsidR="00087B87" w:rsidRDefault="00087B87" w:rsidP="00FD3B07">
      <w:pPr>
        <w:spacing w:after="0"/>
        <w:contextualSpacing/>
        <w:jc w:val="both"/>
      </w:pPr>
    </w:p>
    <w:p w14:paraId="1EC7A51D" w14:textId="09A9E95D" w:rsidR="002A6E8C" w:rsidRPr="002A6E8C" w:rsidRDefault="002A6E8C" w:rsidP="002A6E8C">
      <w:pPr>
        <w:pStyle w:val="Heading2"/>
        <w:spacing w:before="0"/>
        <w:contextualSpacing/>
        <w:jc w:val="both"/>
      </w:pPr>
      <w:r>
        <w:t>References</w:t>
      </w:r>
    </w:p>
    <w:p w14:paraId="59F217E9" w14:textId="77777777" w:rsidR="007D3F54" w:rsidRPr="007D3F54" w:rsidRDefault="005A2E07" w:rsidP="007D3F54">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7D3F54" w:rsidRPr="007D3F54">
        <w:t>An Act Concerning Clean Energy Jobs, S.B. 516, Maryland State Legislature (2019).</w:t>
      </w:r>
    </w:p>
    <w:p w14:paraId="178393FF" w14:textId="77777777" w:rsidR="007D3F54" w:rsidRPr="007D3F54" w:rsidRDefault="007D3F54" w:rsidP="007D3F54">
      <w:pPr>
        <w:pStyle w:val="EndNoteBibliography"/>
        <w:spacing w:after="0"/>
        <w:ind w:left="720" w:hanging="720"/>
      </w:pPr>
      <w:r w:rsidRPr="007D3F54">
        <w:t>An Act Concerning the Procurement of Energy Derived from Offshore Wind, H.B. 7156, Connecticut General Assembly (2019).</w:t>
      </w:r>
    </w:p>
    <w:p w14:paraId="01723CED" w14:textId="77777777" w:rsidR="007D3F54" w:rsidRPr="007D3F54" w:rsidRDefault="007D3F54" w:rsidP="007D3F54">
      <w:pPr>
        <w:pStyle w:val="EndNoteBibliography"/>
        <w:spacing w:after="0"/>
        <w:ind w:left="720" w:hanging="720"/>
      </w:pPr>
      <w:r w:rsidRPr="007D3F54">
        <w:t>An Act to Advance Clean Energy, H.B. 4857, Commonwealth of Massachusetts (2018).</w:t>
      </w:r>
    </w:p>
    <w:p w14:paraId="6320F54E" w14:textId="5F4C8BEF" w:rsidR="007D3F54" w:rsidRPr="007D3F54" w:rsidRDefault="007D3F54" w:rsidP="007D3F54">
      <w:pPr>
        <w:pStyle w:val="EndNoteBibliography"/>
        <w:spacing w:after="0"/>
        <w:ind w:left="720" w:hanging="720"/>
      </w:pPr>
      <w:r w:rsidRPr="007D3F54">
        <w:t xml:space="preserve">AWEA. (2018). </w:t>
      </w:r>
      <w:r w:rsidRPr="007D3F54">
        <w:rPr>
          <w:i/>
        </w:rPr>
        <w:t>U.S. Wind Industry Annual Market Report, Year Ending 2018</w:t>
      </w:r>
      <w:r w:rsidRPr="007D3F54">
        <w:t xml:space="preserve">. Retrieved from </w:t>
      </w:r>
      <w:hyperlink r:id="rId26" w:history="1">
        <w:r w:rsidRPr="007D3F54">
          <w:rPr>
            <w:rStyle w:val="Hyperlink"/>
          </w:rPr>
          <w:t>https://www.awea.org/resources/publications-and-reports/market-reports</w:t>
        </w:r>
      </w:hyperlink>
    </w:p>
    <w:p w14:paraId="3B049260" w14:textId="6E7BD3DB" w:rsidR="007D3F54" w:rsidRPr="007D3F54" w:rsidRDefault="007D3F54" w:rsidP="007D3F54">
      <w:pPr>
        <w:pStyle w:val="EndNoteBibliography"/>
        <w:spacing w:after="0"/>
        <w:ind w:left="720" w:hanging="720"/>
      </w:pPr>
      <w:r w:rsidRPr="007D3F54">
        <w:t xml:space="preserve">AWEA. (2019). </w:t>
      </w:r>
      <w:r w:rsidRPr="007D3F54">
        <w:rPr>
          <w:i/>
        </w:rPr>
        <w:t>U.S. Offshore Wind Industry Status Update</w:t>
      </w:r>
      <w:r w:rsidRPr="007D3F54">
        <w:t xml:space="preserve">. Retrieved from </w:t>
      </w:r>
      <w:hyperlink r:id="rId27" w:history="1">
        <w:r w:rsidRPr="007D3F54">
          <w:rPr>
            <w:rStyle w:val="Hyperlink"/>
          </w:rPr>
          <w:t>https://www.awea.org/Awea/media/Resources/Fact%20Sheets/AWEA_Offshore-Wind-Industry-FINAL.pdf</w:t>
        </w:r>
      </w:hyperlink>
    </w:p>
    <w:p w14:paraId="3A57763F" w14:textId="77777777" w:rsidR="007D3F54" w:rsidRPr="007D3F54" w:rsidRDefault="007D3F54" w:rsidP="007D3F54">
      <w:pPr>
        <w:pStyle w:val="EndNoteBibliography"/>
        <w:spacing w:after="0"/>
        <w:ind w:left="720" w:hanging="720"/>
      </w:pPr>
      <w:r w:rsidRPr="007D3F54">
        <w:t xml:space="preserve">Beiter, P., Musial, W., Kilcher, L., Maness, M., &amp; Smith, A. (2017). An Assessment of the Economic Potential of Offshore Wind in the United States from 2015 to 2030. </w:t>
      </w:r>
      <w:r w:rsidRPr="007D3F54">
        <w:rPr>
          <w:i/>
        </w:rPr>
        <w:t>National Renewable Energy Laboratory</w:t>
      </w:r>
      <w:r w:rsidRPr="007D3F54">
        <w:t xml:space="preserve">(NREL/TP-6A20-67675). </w:t>
      </w:r>
    </w:p>
    <w:p w14:paraId="2CF00EC5" w14:textId="77777777" w:rsidR="007D3F54" w:rsidRPr="007D3F54" w:rsidRDefault="007D3F54" w:rsidP="007D3F54">
      <w:pPr>
        <w:pStyle w:val="EndNoteBibliography"/>
        <w:spacing w:after="0"/>
        <w:ind w:left="720" w:hanging="720"/>
      </w:pPr>
      <w:r w:rsidRPr="007D3F54">
        <w:t xml:space="preserve">Bosch, J., Staffel, I., &amp; Hawkes, A. D. (2018). Temporally explicity and spatially resolved global offshore wind energy potentials. </w:t>
      </w:r>
      <w:r w:rsidRPr="007D3F54">
        <w:rPr>
          <w:i/>
        </w:rPr>
        <w:t>Energy, 163</w:t>
      </w:r>
      <w:r w:rsidRPr="007D3F54">
        <w:t xml:space="preserve">, 766-781. </w:t>
      </w:r>
    </w:p>
    <w:p w14:paraId="645C8970" w14:textId="77777777" w:rsidR="007D3F54" w:rsidRPr="007D3F54" w:rsidRDefault="007D3F54" w:rsidP="007D3F54">
      <w:pPr>
        <w:pStyle w:val="EndNoteBibliography"/>
        <w:spacing w:after="0"/>
        <w:ind w:left="720" w:hanging="720"/>
      </w:pPr>
      <w:r w:rsidRPr="007D3F54">
        <w:t xml:space="preserve">Buonocore, J. J., Luckow, P., Fisher, J., Kempton, W., &amp; Levy, J. I. (2016). Health and climate benefits of offshore wind facilities in the Mid-Atlantic United States. </w:t>
      </w:r>
      <w:r w:rsidRPr="007D3F54">
        <w:rPr>
          <w:i/>
        </w:rPr>
        <w:t>Environmental Research Letters, 11</w:t>
      </w:r>
      <w:r w:rsidRPr="007D3F54">
        <w:t xml:space="preserve">(7). </w:t>
      </w:r>
    </w:p>
    <w:p w14:paraId="5D5AA16F" w14:textId="30D7DAFB" w:rsidR="007D3F54" w:rsidRPr="007D3F54" w:rsidRDefault="007D3F54" w:rsidP="007D3F54">
      <w:pPr>
        <w:pStyle w:val="EndNoteBibliography"/>
        <w:spacing w:after="0"/>
        <w:ind w:left="720" w:hanging="720"/>
      </w:pPr>
      <w:r w:rsidRPr="007D3F54">
        <w:t xml:space="preserve">Bureau of Ocean Energy Management. (2019). BOEM Announces Next Steps for Proposed New York - New Jersey Wind Energy Transmission Line: Includes Opportunity for Expressions of Competitive Interest and Public Comments [Press release]. Retrieved from </w:t>
      </w:r>
      <w:hyperlink r:id="rId28" w:history="1">
        <w:r w:rsidRPr="007D3F54">
          <w:rPr>
            <w:rStyle w:val="Hyperlink"/>
          </w:rPr>
          <w:t>https://www.boem.gov/press06172019/</w:t>
        </w:r>
      </w:hyperlink>
    </w:p>
    <w:p w14:paraId="5E6BB6B2" w14:textId="165BAD74" w:rsidR="007D3F54" w:rsidRPr="007D3F54" w:rsidRDefault="007D3F54" w:rsidP="007D3F54">
      <w:pPr>
        <w:pStyle w:val="EndNoteBibliography"/>
        <w:spacing w:after="0"/>
        <w:ind w:left="720" w:hanging="720"/>
      </w:pPr>
      <w:r w:rsidRPr="007D3F54">
        <w:t xml:space="preserve">C2ES. (2019). </w:t>
      </w:r>
      <w:r w:rsidRPr="007D3F54">
        <w:rPr>
          <w:i/>
        </w:rPr>
        <w:t>U.S. State Greenhouse Gas Emissions Targets</w:t>
      </w:r>
      <w:r w:rsidRPr="007D3F54">
        <w:t xml:space="preserve">. Retrieved from: </w:t>
      </w:r>
      <w:hyperlink r:id="rId29" w:history="1">
        <w:r w:rsidRPr="007D3F54">
          <w:rPr>
            <w:rStyle w:val="Hyperlink"/>
          </w:rPr>
          <w:t>https://www.c2es.org/document/greenhouse-gas-emissions-targets/</w:t>
        </w:r>
      </w:hyperlink>
    </w:p>
    <w:p w14:paraId="683F22C8" w14:textId="77777777" w:rsidR="007D3F54" w:rsidRPr="007D3F54" w:rsidRDefault="007D3F54" w:rsidP="007D3F54">
      <w:pPr>
        <w:pStyle w:val="EndNoteBibliography"/>
        <w:spacing w:after="0"/>
        <w:ind w:left="720" w:hanging="720"/>
      </w:pPr>
      <w:r w:rsidRPr="007D3F54">
        <w:t xml:space="preserve">Cali, U., Erdogan, N., Kucuksari, S., &amp; Argin, M. (2018). Techno-economic analysis of high potential offshore wind farm locations in Turkey. </w:t>
      </w:r>
      <w:r w:rsidRPr="007D3F54">
        <w:rPr>
          <w:i/>
        </w:rPr>
        <w:t>Energy Strategy Reviews</w:t>
      </w:r>
      <w:r w:rsidRPr="007D3F54">
        <w:t xml:space="preserve">. </w:t>
      </w:r>
    </w:p>
    <w:p w14:paraId="4302B897" w14:textId="3254E61C" w:rsidR="007D3F54" w:rsidRPr="007D3F54" w:rsidRDefault="007D3F54" w:rsidP="007D3F54">
      <w:pPr>
        <w:pStyle w:val="EndNoteBibliography"/>
        <w:spacing w:after="0"/>
        <w:ind w:left="720" w:hanging="720"/>
      </w:pPr>
      <w:r w:rsidRPr="007D3F54">
        <w:t xml:space="preserve">Castle Wind. (2019). Castle Wind and Monterey Bay Community Power Sign Agreement in Anticipation of Offshore Wind Project Off the Coast of Morro Bay [Press release]. Retrieved from </w:t>
      </w:r>
      <w:hyperlink r:id="rId30" w:history="1">
        <w:r w:rsidRPr="007D3F54">
          <w:rPr>
            <w:rStyle w:val="Hyperlink"/>
          </w:rPr>
          <w:t>http://castlewind.com/castle-wind-and-monterey-bay-community-power-sign-agreement-in-anticipation-of-offshore-wind-project-off-the-coast-of-morro-bay/</w:t>
        </w:r>
      </w:hyperlink>
    </w:p>
    <w:p w14:paraId="05432498" w14:textId="77777777" w:rsidR="007D3F54" w:rsidRPr="007D3F54" w:rsidRDefault="007D3F54" w:rsidP="007D3F54">
      <w:pPr>
        <w:pStyle w:val="EndNoteBibliography"/>
        <w:spacing w:after="0"/>
        <w:ind w:left="720" w:hanging="720"/>
      </w:pPr>
      <w:r w:rsidRPr="007D3F54">
        <w:t xml:space="preserve">Chiang, A. C., Moore, M. R., Johnson, J. X., &amp; Keoleian, G. A. (2016). Emissions reduction benefits of siting an offshore wind farm: A temporal and spatial analysis of Lake Michigan. </w:t>
      </w:r>
      <w:r w:rsidRPr="007D3F54">
        <w:rPr>
          <w:i/>
        </w:rPr>
        <w:t>Ecological Economics, 130</w:t>
      </w:r>
      <w:r w:rsidRPr="007D3F54">
        <w:t xml:space="preserve">, 263-276. </w:t>
      </w:r>
    </w:p>
    <w:p w14:paraId="24F85B5C" w14:textId="77777777" w:rsidR="007D3F54" w:rsidRPr="007D3F54" w:rsidRDefault="007D3F54" w:rsidP="007D3F54">
      <w:pPr>
        <w:pStyle w:val="EndNoteBibliography"/>
        <w:spacing w:after="0"/>
        <w:ind w:left="720" w:hanging="720"/>
      </w:pPr>
      <w:r w:rsidRPr="007D3F54">
        <w:t xml:space="preserve">Clancy, J. M., Gaffney, F., Deane, J. P., Curtis, J., &amp; Gallachoir, B. P. O. (2015). Fossil fuel and CO2 emissions savings on a high renewable electricity system - A single year case study for Ireland. </w:t>
      </w:r>
      <w:r w:rsidRPr="007D3F54">
        <w:rPr>
          <w:i/>
        </w:rPr>
        <w:t>Energy Policy, 83</w:t>
      </w:r>
      <w:r w:rsidRPr="007D3F54">
        <w:t xml:space="preserve">, 151-164. </w:t>
      </w:r>
    </w:p>
    <w:p w14:paraId="2AC65852" w14:textId="77777777" w:rsidR="007D3F54" w:rsidRPr="007D3F54" w:rsidRDefault="007D3F54" w:rsidP="007D3F54">
      <w:pPr>
        <w:pStyle w:val="EndNoteBibliography"/>
        <w:spacing w:after="0"/>
        <w:ind w:left="720" w:hanging="720"/>
      </w:pPr>
      <w:r w:rsidRPr="007D3F54">
        <w:t>Climate Leadership and Community Protection Act, S6599, New York State Senate (2019).</w:t>
      </w:r>
    </w:p>
    <w:p w14:paraId="2EFC89DC" w14:textId="77777777" w:rsidR="007D3F54" w:rsidRPr="007D3F54" w:rsidRDefault="007D3F54" w:rsidP="007D3F54">
      <w:pPr>
        <w:pStyle w:val="EndNoteBibliography"/>
        <w:spacing w:after="0"/>
        <w:ind w:left="720" w:hanging="720"/>
      </w:pPr>
      <w:r w:rsidRPr="007D3F54">
        <w:t xml:space="preserve">Daniel, J. P., Liu, S., Ibanez, E., Pennrock, K., Reed, G., &amp; Hanes, S. (2014). National Offshore Wind Energy Grid Interconnection Summary. </w:t>
      </w:r>
      <w:r w:rsidRPr="007D3F54">
        <w:rPr>
          <w:i/>
        </w:rPr>
        <w:t>U.S. Department of Energy</w:t>
      </w:r>
      <w:r w:rsidRPr="007D3F54">
        <w:t xml:space="preserve">. </w:t>
      </w:r>
    </w:p>
    <w:p w14:paraId="51CEE4B4" w14:textId="77777777" w:rsidR="007D3F54" w:rsidRPr="007D3F54" w:rsidRDefault="007D3F54" w:rsidP="007D3F54">
      <w:pPr>
        <w:pStyle w:val="EndNoteBibliography"/>
        <w:spacing w:after="0"/>
        <w:ind w:left="720" w:hanging="720"/>
      </w:pPr>
      <w:r w:rsidRPr="007D3F54">
        <w:t xml:space="preserve">Dedecca, J. G., Hakvoort, R. A., &amp; Herder, P. M. (2017). Transmission expansion simulation for the European Northern Seas offshore grid. </w:t>
      </w:r>
      <w:r w:rsidRPr="007D3F54">
        <w:rPr>
          <w:i/>
        </w:rPr>
        <w:t>Energy, 125</w:t>
      </w:r>
      <w:r w:rsidRPr="007D3F54">
        <w:t xml:space="preserve">, 805-824. </w:t>
      </w:r>
    </w:p>
    <w:p w14:paraId="0F717276" w14:textId="77777777" w:rsidR="007D3F54" w:rsidRPr="007D3F54" w:rsidRDefault="007D3F54" w:rsidP="007D3F54">
      <w:pPr>
        <w:pStyle w:val="EndNoteBibliography"/>
        <w:spacing w:after="0"/>
        <w:ind w:left="720" w:hanging="720"/>
      </w:pPr>
      <w:r w:rsidRPr="007D3F54">
        <w:t xml:space="preserve">Dimanchev, E. G., Paltsev, S., Yuan, M., Rothenberg, D., Tessum, C. W., Marshall, J. D., &amp; Selin, N. E. (2019). Health co-benefits of sub-national renewable energy policy in the US. </w:t>
      </w:r>
      <w:r w:rsidRPr="007D3F54">
        <w:rPr>
          <w:i/>
        </w:rPr>
        <w:t>Environmental Research Letters, 14</w:t>
      </w:r>
      <w:r w:rsidRPr="007D3F54">
        <w:t xml:space="preserve">. </w:t>
      </w:r>
    </w:p>
    <w:p w14:paraId="655F6F7C" w14:textId="77777777" w:rsidR="007D3F54" w:rsidRPr="007D3F54" w:rsidRDefault="007D3F54" w:rsidP="007D3F54">
      <w:pPr>
        <w:pStyle w:val="EndNoteBibliography"/>
        <w:spacing w:after="0"/>
        <w:ind w:left="720" w:hanging="720"/>
      </w:pPr>
      <w:r w:rsidRPr="007D3F54">
        <w:t>Dominion Energy. (2019). Dominion Energy Announces Largest Offshore Wind Project in US [Press release]</w:t>
      </w:r>
    </w:p>
    <w:p w14:paraId="39BE719F" w14:textId="77777777" w:rsidR="007D3F54" w:rsidRPr="007D3F54" w:rsidRDefault="007D3F54" w:rsidP="007D3F54">
      <w:pPr>
        <w:pStyle w:val="EndNoteBibliography"/>
        <w:spacing w:after="0"/>
        <w:ind w:left="720" w:hanging="720"/>
      </w:pPr>
      <w:r w:rsidRPr="007D3F54">
        <w:t xml:space="preserve">Failla, G., &amp; Arena, F. (2015). New perspectives in offshore wind energy. </w:t>
      </w:r>
      <w:r w:rsidRPr="007D3F54">
        <w:rPr>
          <w:i/>
        </w:rPr>
        <w:t>Philosophical Transactions, 373</w:t>
      </w:r>
      <w:r w:rsidRPr="007D3F54">
        <w:t>. doi:20140228</w:t>
      </w:r>
    </w:p>
    <w:p w14:paraId="554F5988" w14:textId="6EBF6F00" w:rsidR="007D3F54" w:rsidRPr="007D3F54" w:rsidRDefault="007D3F54" w:rsidP="007D3F54">
      <w:pPr>
        <w:pStyle w:val="EndNoteBibliography"/>
        <w:spacing w:after="0"/>
        <w:ind w:left="720" w:hanging="720"/>
      </w:pPr>
      <w:r w:rsidRPr="007D3F54">
        <w:t xml:space="preserve">General Electric. (2019). Haliade-X Offshore Wind Turbine. Retrieved from </w:t>
      </w:r>
      <w:hyperlink r:id="rId31" w:history="1">
        <w:r w:rsidRPr="007D3F54">
          <w:rPr>
            <w:rStyle w:val="Hyperlink"/>
          </w:rPr>
          <w:t>https://www.ge.com/renewableenergy/wind-energy/offshore-wind/haliade-x-offshore-turbine</w:t>
        </w:r>
      </w:hyperlink>
    </w:p>
    <w:p w14:paraId="5EE65049" w14:textId="77777777" w:rsidR="007D3F54" w:rsidRPr="007D3F54" w:rsidRDefault="007D3F54" w:rsidP="007D3F54">
      <w:pPr>
        <w:pStyle w:val="EndNoteBibliography"/>
        <w:spacing w:after="0"/>
        <w:ind w:left="720" w:hanging="720"/>
      </w:pPr>
      <w:r w:rsidRPr="007D3F54">
        <w:t xml:space="preserve">Green, R., &amp; Vasilakos, N. (2011). The economics of offshore wind. </w:t>
      </w:r>
      <w:r w:rsidRPr="007D3F54">
        <w:rPr>
          <w:i/>
        </w:rPr>
        <w:t>Energy Policy, 39</w:t>
      </w:r>
      <w:r w:rsidRPr="007D3F54">
        <w:t xml:space="preserve">, 496-502. </w:t>
      </w:r>
    </w:p>
    <w:p w14:paraId="2EFC5BEB" w14:textId="77777777" w:rsidR="007D3F54" w:rsidRPr="007D3F54" w:rsidRDefault="007D3F54" w:rsidP="007D3F54">
      <w:pPr>
        <w:pStyle w:val="EndNoteBibliography"/>
        <w:spacing w:after="0"/>
        <w:ind w:left="720" w:hanging="720"/>
      </w:pPr>
      <w:r w:rsidRPr="007D3F54">
        <w:t xml:space="preserve">Greene, J. S., &amp; Morrissey, M. (2012). Estimated Pollution Reduction from Wind Farms in Oklahoma and Associated Economic and Human Health Benefits. </w:t>
      </w:r>
      <w:r w:rsidRPr="007D3F54">
        <w:rPr>
          <w:i/>
        </w:rPr>
        <w:t>Journal of Renewable Energy, 2013</w:t>
      </w:r>
      <w:r w:rsidRPr="007D3F54">
        <w:t xml:space="preserve">. </w:t>
      </w:r>
    </w:p>
    <w:p w14:paraId="49AB7432" w14:textId="77777777" w:rsidR="007D3F54" w:rsidRPr="007D3F54" w:rsidRDefault="007D3F54" w:rsidP="007D3F54">
      <w:pPr>
        <w:pStyle w:val="EndNoteBibliography"/>
        <w:spacing w:after="0"/>
        <w:ind w:left="720" w:hanging="720"/>
      </w:pPr>
      <w:r w:rsidRPr="007D3F54">
        <w:t xml:space="preserve">Guan, D., Meng, J., Reiner, D. M., Zhang, N., Shan, Y., Mi, Z., . . . Davis, S. J. (2018). Structural decline in China’s CO2 emissions through transitions in industry and energy systems. </w:t>
      </w:r>
      <w:r w:rsidRPr="007D3F54">
        <w:rPr>
          <w:i/>
        </w:rPr>
        <w:t>Nature Geoscience, 11</w:t>
      </w:r>
      <w:r w:rsidRPr="007D3F54">
        <w:t>(8), 551-555. doi:10.1038/s41561-018-0161-1</w:t>
      </w:r>
    </w:p>
    <w:p w14:paraId="7007D56B" w14:textId="0B51CECB" w:rsidR="007D3F54" w:rsidRPr="007D3F54" w:rsidRDefault="007D3F54" w:rsidP="007D3F54">
      <w:pPr>
        <w:pStyle w:val="EndNoteBibliography"/>
        <w:spacing w:after="0"/>
        <w:ind w:left="720" w:hanging="720"/>
      </w:pPr>
      <w:r w:rsidRPr="007D3F54">
        <w:t xml:space="preserve">GWEC. (2019). </w:t>
      </w:r>
      <w:r w:rsidRPr="007D3F54">
        <w:rPr>
          <w:i/>
        </w:rPr>
        <w:t>Global Wind Energy Council: Global Wind Report 2018</w:t>
      </w:r>
      <w:r w:rsidRPr="007D3F54">
        <w:t xml:space="preserve">. Retrieved from </w:t>
      </w:r>
      <w:hyperlink r:id="rId32" w:history="1">
        <w:r w:rsidRPr="007D3F54">
          <w:rPr>
            <w:rStyle w:val="Hyperlink"/>
          </w:rPr>
          <w:t>https://gwec.net/wp-content/uploads/2019/04/GWEC-Global-Wind-Report-2018.pdf</w:t>
        </w:r>
      </w:hyperlink>
    </w:p>
    <w:p w14:paraId="65E7C306" w14:textId="77777777" w:rsidR="007D3F54" w:rsidRPr="007D3F54" w:rsidRDefault="007D3F54" w:rsidP="007D3F54">
      <w:pPr>
        <w:pStyle w:val="EndNoteBibliography"/>
        <w:spacing w:after="0"/>
        <w:ind w:left="720" w:hanging="720"/>
      </w:pPr>
      <w:r w:rsidRPr="007D3F54">
        <w:t xml:space="preserve">Holttinen, H., &amp; Tuhkanen, S. (2004). The effect of wind power of CO2 abatement in the Nordic Countries. </w:t>
      </w:r>
      <w:r w:rsidRPr="007D3F54">
        <w:rPr>
          <w:i/>
        </w:rPr>
        <w:t>Energy Policy, 32</w:t>
      </w:r>
      <w:r w:rsidRPr="007D3F54">
        <w:t xml:space="preserve">, 1639-1652. </w:t>
      </w:r>
    </w:p>
    <w:p w14:paraId="76B765A0" w14:textId="77777777" w:rsidR="007D3F54" w:rsidRPr="007D3F54" w:rsidRDefault="007D3F54" w:rsidP="007D3F54">
      <w:pPr>
        <w:pStyle w:val="EndNoteBibliography"/>
        <w:spacing w:after="0"/>
        <w:ind w:left="720" w:hanging="720"/>
      </w:pPr>
      <w:r w:rsidRPr="007D3F54">
        <w:t xml:space="preserve">Houghton, T., Bell, K. R. W., &amp; Doquet, M. (2016). Offshore transmission for wind: Comparing the economic benefits of different offshore network configurations. </w:t>
      </w:r>
      <w:r w:rsidRPr="007D3F54">
        <w:rPr>
          <w:i/>
        </w:rPr>
        <w:t>Renewable Energy, 94</w:t>
      </w:r>
      <w:r w:rsidRPr="007D3F54">
        <w:t xml:space="preserve">, 268-279. </w:t>
      </w:r>
    </w:p>
    <w:p w14:paraId="6CBD5578" w14:textId="77777777" w:rsidR="007D3F54" w:rsidRPr="007D3F54" w:rsidRDefault="007D3F54" w:rsidP="007D3F54">
      <w:pPr>
        <w:pStyle w:val="EndNoteBibliography"/>
        <w:spacing w:after="0"/>
        <w:ind w:left="720" w:hanging="720"/>
      </w:pPr>
      <w:r w:rsidRPr="007D3F54">
        <w:t xml:space="preserve">Huang, F., Wang, H., &amp; Wen, B. (2018). A grid-side reactive power control strategy for highly offshore wind power penetrated systems. </w:t>
      </w:r>
      <w:r w:rsidRPr="007D3F54">
        <w:rPr>
          <w:i/>
        </w:rPr>
        <w:t>Renewable and Sustainable Energy Reviews, 10</w:t>
      </w:r>
      <w:r w:rsidRPr="007D3F54">
        <w:t>. doi:023302</w:t>
      </w:r>
    </w:p>
    <w:p w14:paraId="350D8597" w14:textId="77777777" w:rsidR="007D3F54" w:rsidRPr="007D3F54" w:rsidRDefault="007D3F54" w:rsidP="007D3F54">
      <w:pPr>
        <w:pStyle w:val="EndNoteBibliography"/>
        <w:spacing w:after="0"/>
        <w:ind w:left="720" w:hanging="720"/>
      </w:pPr>
      <w:r w:rsidRPr="007D3F54">
        <w:t xml:space="preserve">Huque, J. C. V. S. V. B. H. D. R. R. K. Z. (2018). Life Cycle Environmental Impact of Onshore and Offshore Wind Farms in Texas. </w:t>
      </w:r>
      <w:r w:rsidRPr="007D3F54">
        <w:rPr>
          <w:i/>
        </w:rPr>
        <w:t>Sustainability, 10</w:t>
      </w:r>
      <w:r w:rsidRPr="007D3F54">
        <w:t xml:space="preserve">, 2022-2039. </w:t>
      </w:r>
    </w:p>
    <w:p w14:paraId="1931CC0A" w14:textId="77777777" w:rsidR="007D3F54" w:rsidRPr="007D3F54" w:rsidRDefault="007D3F54" w:rsidP="007D3F54">
      <w:pPr>
        <w:pStyle w:val="EndNoteBibliography"/>
        <w:spacing w:after="0"/>
        <w:ind w:left="720" w:hanging="720"/>
      </w:pPr>
      <w:r w:rsidRPr="007D3F54">
        <w:t xml:space="preserve">Kaldellis, J. K., &amp; Apostolou, D. (2017). Life cycle energy and carbon footprint of offshore wind energy. Compariosn with onshore counterpart. </w:t>
      </w:r>
      <w:r w:rsidRPr="007D3F54">
        <w:rPr>
          <w:i/>
        </w:rPr>
        <w:t>Renewable Energy, 108</w:t>
      </w:r>
      <w:r w:rsidRPr="007D3F54">
        <w:t xml:space="preserve">, 72-84. </w:t>
      </w:r>
    </w:p>
    <w:p w14:paraId="4D46B6E6" w14:textId="79E9E863" w:rsidR="007D3F54" w:rsidRPr="007D3F54" w:rsidRDefault="007D3F54" w:rsidP="007D3F54">
      <w:pPr>
        <w:pStyle w:val="EndNoteBibliography"/>
        <w:spacing w:after="0"/>
        <w:ind w:left="720" w:hanging="720"/>
      </w:pPr>
      <w:r w:rsidRPr="007D3F54">
        <w:t xml:space="preserve">Lazard. (2018). </w:t>
      </w:r>
      <w:r w:rsidRPr="007D3F54">
        <w:rPr>
          <w:i/>
        </w:rPr>
        <w:t>Lazard's Levelized Cost fo Energy Analysis - Version 12.0</w:t>
      </w:r>
      <w:r w:rsidRPr="007D3F54">
        <w:t xml:space="preserve">. Retrieved from </w:t>
      </w:r>
      <w:hyperlink r:id="rId33" w:history="1">
        <w:r w:rsidRPr="007D3F54">
          <w:rPr>
            <w:rStyle w:val="Hyperlink"/>
          </w:rPr>
          <w:t>https://www.lazard.com/media/450784/lazards-levelized-cost-of-energy-version-120-vfinal.pdf</w:t>
        </w:r>
      </w:hyperlink>
    </w:p>
    <w:p w14:paraId="7115F4B2" w14:textId="77777777" w:rsidR="007D3F54" w:rsidRPr="007D3F54" w:rsidRDefault="007D3F54" w:rsidP="007D3F54">
      <w:pPr>
        <w:pStyle w:val="EndNoteBibliography"/>
        <w:spacing w:after="0"/>
        <w:ind w:left="720" w:hanging="720"/>
      </w:pPr>
      <w:r w:rsidRPr="007D3F54">
        <w:t xml:space="preserve">Liu, J., Kiesewetter, G., Klimont, Z., Cofala, J., Heyes, C., Schöpp, W., . . . Amann, M. (2019). Mitigation pathways of air pollution from residential emissions in the Beijing-Tianjin-Hebei region in China. </w:t>
      </w:r>
      <w:r w:rsidRPr="007D3F54">
        <w:rPr>
          <w:i/>
        </w:rPr>
        <w:t>Environment International, 125</w:t>
      </w:r>
      <w:r w:rsidRPr="007D3F54">
        <w:t xml:space="preserve">, 236-244. </w:t>
      </w:r>
    </w:p>
    <w:p w14:paraId="327406A8" w14:textId="77777777" w:rsidR="007D3F54" w:rsidRPr="007D3F54" w:rsidRDefault="007D3F54" w:rsidP="007D3F54">
      <w:pPr>
        <w:pStyle w:val="EndNoteBibliography"/>
        <w:spacing w:after="0"/>
        <w:ind w:left="720" w:hanging="720"/>
      </w:pPr>
      <w:r w:rsidRPr="007D3F54">
        <w:t xml:space="preserve">Loughlin, D. H., Yelverton, W. H., Dodder, R. L., &amp; Miller, C. A. (2012). Methodology for examining potential technology breakthroughs for mitigating CO2 and application to centralized solar phovoltaics. </w:t>
      </w:r>
      <w:r w:rsidRPr="007D3F54">
        <w:rPr>
          <w:i/>
        </w:rPr>
        <w:t>Clean Technology and Environmental Policy, 15</w:t>
      </w:r>
      <w:r w:rsidRPr="007D3F54">
        <w:t xml:space="preserve">(1), 9-20. </w:t>
      </w:r>
    </w:p>
    <w:p w14:paraId="3AA85969" w14:textId="77777777" w:rsidR="007D3F54" w:rsidRPr="007D3F54" w:rsidRDefault="007D3F54" w:rsidP="007D3F54">
      <w:pPr>
        <w:pStyle w:val="EndNoteBibliography"/>
        <w:spacing w:after="0"/>
        <w:ind w:left="720" w:hanging="720"/>
      </w:pPr>
      <w:r w:rsidRPr="007D3F54">
        <w:t xml:space="preserve">Loulou, R., Remne, U., Kanudia, A., Lehtila, A., &amp; Goldstein, G. (2005). Documentation for the TIMES model. . </w:t>
      </w:r>
      <w:r w:rsidRPr="007D3F54">
        <w:rPr>
          <w:i/>
        </w:rPr>
        <w:t>Tech. Rep. Energy Technology Systems Analysis Programme (ETSAP)</w:t>
      </w:r>
      <w:r w:rsidRPr="007D3F54">
        <w:t xml:space="preserve">. </w:t>
      </w:r>
    </w:p>
    <w:p w14:paraId="24AFCBF4" w14:textId="77777777" w:rsidR="007D3F54" w:rsidRPr="007D3F54" w:rsidRDefault="007D3F54" w:rsidP="007D3F54">
      <w:pPr>
        <w:pStyle w:val="EndNoteBibliography"/>
        <w:spacing w:after="0"/>
        <w:ind w:left="720" w:hanging="720"/>
      </w:pPr>
      <w:r w:rsidRPr="007D3F54">
        <w:t xml:space="preserve">Lu, X., McElroy, M. B., Chen, X., &amp; Kang, C. (2014). Opportunity for Offshore Wind to Reduce Future Demand for Coal-Fired Power Plants in China with Consequent Savings in Emissions of CO2. </w:t>
      </w:r>
      <w:r w:rsidRPr="007D3F54">
        <w:rPr>
          <w:i/>
        </w:rPr>
        <w:t>Environmental Science and Technology, 48</w:t>
      </w:r>
      <w:r w:rsidRPr="007D3F54">
        <w:t xml:space="preserve">, 14764-14771. </w:t>
      </w:r>
    </w:p>
    <w:p w14:paraId="65E9BA5D" w14:textId="77777777" w:rsidR="007D3F54" w:rsidRPr="007D3F54" w:rsidRDefault="007D3F54" w:rsidP="007D3F54">
      <w:pPr>
        <w:pStyle w:val="EndNoteBibliography"/>
        <w:spacing w:after="0"/>
        <w:ind w:left="720" w:hanging="720"/>
      </w:pPr>
      <w:r w:rsidRPr="007D3F54">
        <w:t xml:space="preserve">Lu, X., McElroy, M. B., Nielsen, C. P., Chen, X., &amp; Huang, J. (2013). Optimal integration of offshore wind power for a steadier, environmentally friendlier, supply of electricity in China. </w:t>
      </w:r>
      <w:r w:rsidRPr="007D3F54">
        <w:rPr>
          <w:i/>
        </w:rPr>
        <w:t>Energy Policy, 62</w:t>
      </w:r>
      <w:r w:rsidRPr="007D3F54">
        <w:t xml:space="preserve">, 131-138. </w:t>
      </w:r>
    </w:p>
    <w:p w14:paraId="6EAC3128" w14:textId="77777777" w:rsidR="007D3F54" w:rsidRPr="007D3F54" w:rsidRDefault="007D3F54" w:rsidP="007D3F54">
      <w:pPr>
        <w:pStyle w:val="EndNoteBibliography"/>
        <w:spacing w:after="0"/>
        <w:ind w:left="720" w:hanging="720"/>
      </w:pPr>
      <w:r w:rsidRPr="007D3F54">
        <w:t xml:space="preserve">Lu, X., McElroy, M. B., Peng, W., Liu, S., Nielsen, C. P., &amp; Wang, H. (2016). Challenges faced by China compared with the US in developing wind power. </w:t>
      </w:r>
      <w:r w:rsidRPr="007D3F54">
        <w:rPr>
          <w:i/>
        </w:rPr>
        <w:t>Nature Energy, 1</w:t>
      </w:r>
      <w:r w:rsidRPr="007D3F54">
        <w:t>(6), 16061. doi:10.1038/nenergy.2016.61</w:t>
      </w:r>
    </w:p>
    <w:p w14:paraId="548D9ACA" w14:textId="77777777" w:rsidR="007D3F54" w:rsidRPr="007D3F54" w:rsidRDefault="007D3F54" w:rsidP="007D3F54">
      <w:pPr>
        <w:pStyle w:val="EndNoteBibliography"/>
        <w:spacing w:after="0"/>
        <w:ind w:left="720" w:hanging="720"/>
      </w:pPr>
      <w:r w:rsidRPr="007D3F54">
        <w:t xml:space="preserve">Moller, B. (2011). Continuous spatial modelling to analyse planning and economic consequences of offshore wind energy. </w:t>
      </w:r>
      <w:r w:rsidRPr="007D3F54">
        <w:rPr>
          <w:i/>
        </w:rPr>
        <w:t>Energy Policy, 39</w:t>
      </w:r>
      <w:r w:rsidRPr="007D3F54">
        <w:t xml:space="preserve">, 511-517. </w:t>
      </w:r>
    </w:p>
    <w:p w14:paraId="7B041883" w14:textId="77777777" w:rsidR="007D3F54" w:rsidRPr="007D3F54" w:rsidRDefault="007D3F54" w:rsidP="007D3F54">
      <w:pPr>
        <w:pStyle w:val="EndNoteBibliography"/>
        <w:spacing w:after="0"/>
        <w:ind w:left="720" w:hanging="720"/>
      </w:pPr>
      <w:r w:rsidRPr="007D3F54">
        <w:t xml:space="preserve">Musial, W., Heimiller, D., Beiter, P., Scott, G., &amp; Draxl, C. (2016). 2016 Offshore Wind Energy Resource Assessment for the United States. </w:t>
      </w:r>
      <w:r w:rsidRPr="007D3F54">
        <w:rPr>
          <w:i/>
        </w:rPr>
        <w:t>National Renewable Energy Laboratory</w:t>
      </w:r>
      <w:r w:rsidRPr="007D3F54">
        <w:t xml:space="preserve">(NREL/TP-5000-66599). </w:t>
      </w:r>
    </w:p>
    <w:p w14:paraId="60C02B8A" w14:textId="77777777" w:rsidR="007D3F54" w:rsidRPr="007D3F54" w:rsidRDefault="007D3F54" w:rsidP="007D3F54">
      <w:pPr>
        <w:pStyle w:val="EndNoteBibliography"/>
        <w:spacing w:after="0"/>
        <w:ind w:left="720" w:hanging="720"/>
      </w:pPr>
      <w:r w:rsidRPr="007D3F54">
        <w:t xml:space="preserve">Myhr, A., Bjerkseter, C., Agotnes, A., &amp; Nygaard, T. A. (2014). Levelised cost of energy for offshore floating wind turbines in a life cycle perspective. </w:t>
      </w:r>
      <w:r w:rsidRPr="007D3F54">
        <w:rPr>
          <w:i/>
        </w:rPr>
        <w:t>Renewable Energy, 66</w:t>
      </w:r>
      <w:r w:rsidRPr="007D3F54">
        <w:t xml:space="preserve">, 714-728. </w:t>
      </w:r>
    </w:p>
    <w:p w14:paraId="5C0AF021" w14:textId="77777777" w:rsidR="007D3F54" w:rsidRPr="007D3F54" w:rsidRDefault="007D3F54" w:rsidP="007D3F54">
      <w:pPr>
        <w:pStyle w:val="EndNoteBibliography"/>
        <w:spacing w:after="0"/>
        <w:ind w:left="720" w:hanging="720"/>
      </w:pPr>
      <w:r w:rsidRPr="007D3F54">
        <w:t xml:space="preserve">NCCETC. (2019). </w:t>
      </w:r>
      <w:r w:rsidRPr="007D3F54">
        <w:rPr>
          <w:i/>
        </w:rPr>
        <w:t>Renewable and Clean Energy Standards: Database of State Incentives for Renewables and Efficiency</w:t>
      </w:r>
      <w:r w:rsidRPr="007D3F54">
        <w:t xml:space="preserve">. Retrieved from </w:t>
      </w:r>
    </w:p>
    <w:p w14:paraId="03854EFD" w14:textId="31C5A86F" w:rsidR="007D3F54" w:rsidRPr="007D3F54" w:rsidRDefault="007D3F54" w:rsidP="007D3F54">
      <w:pPr>
        <w:pStyle w:val="EndNoteBibliography"/>
        <w:spacing w:after="0"/>
        <w:ind w:left="720" w:hanging="720"/>
      </w:pPr>
      <w:r w:rsidRPr="007D3F54">
        <w:t xml:space="preserve">NJ Board of Public Utilities. (2019). New Jersey Board of Public Utilities Awards Historic 1,100 MW Offshore Wind Soliciation to Orstead's Ocean Wind Project [Press release]. Retrieved from </w:t>
      </w:r>
      <w:hyperlink r:id="rId34" w:history="1">
        <w:r w:rsidRPr="007D3F54">
          <w:rPr>
            <w:rStyle w:val="Hyperlink"/>
          </w:rPr>
          <w:t>https://www.bpu.state.nj.us/bpu/newsroom/2019/approved/20190621.html</w:t>
        </w:r>
      </w:hyperlink>
    </w:p>
    <w:p w14:paraId="288FA0B9" w14:textId="01B0AE53" w:rsidR="007D3F54" w:rsidRPr="007D3F54" w:rsidRDefault="007D3F54" w:rsidP="007D3F54">
      <w:pPr>
        <w:pStyle w:val="EndNoteBibliography"/>
        <w:spacing w:after="0"/>
        <w:ind w:left="720" w:hanging="720"/>
      </w:pPr>
      <w:r w:rsidRPr="007D3F54">
        <w:t xml:space="preserve">NOAA. (2013). </w:t>
      </w:r>
      <w:r w:rsidRPr="007D3F54">
        <w:rPr>
          <w:i/>
        </w:rPr>
        <w:t>National Coastal Population Report: Population Trends from 1970 to 2020</w:t>
      </w:r>
      <w:r w:rsidRPr="007D3F54">
        <w:t xml:space="preserve">. Retrieved from </w:t>
      </w:r>
      <w:hyperlink r:id="rId35" w:history="1">
        <w:r w:rsidRPr="007D3F54">
          <w:rPr>
            <w:rStyle w:val="Hyperlink"/>
          </w:rPr>
          <w:t>https://aamboceanservice.blob.core.windows.net/oceanservice-prod/facts/coastal-population-report.pdf</w:t>
        </w:r>
      </w:hyperlink>
    </w:p>
    <w:p w14:paraId="76FAE4DE" w14:textId="3FCE5F3A" w:rsidR="007D3F54" w:rsidRPr="007D3F54" w:rsidRDefault="007D3F54" w:rsidP="007D3F54">
      <w:pPr>
        <w:pStyle w:val="EndNoteBibliography"/>
        <w:spacing w:after="0"/>
        <w:ind w:left="720" w:hanging="720"/>
      </w:pPr>
      <w:r w:rsidRPr="007D3F54">
        <w:t xml:space="preserve">NOAA. (2014). </w:t>
      </w:r>
      <w:r w:rsidRPr="007D3F54">
        <w:rPr>
          <w:i/>
        </w:rPr>
        <w:t>American Community Survey Five-Year Estimates [NOAA Office for Coastal Management, U.S. Census Bureau]</w:t>
      </w:r>
      <w:r w:rsidRPr="007D3F54">
        <w:t xml:space="preserve">. Retrieved from: </w:t>
      </w:r>
      <w:hyperlink r:id="rId36" w:history="1">
        <w:r w:rsidRPr="007D3F54">
          <w:rPr>
            <w:rStyle w:val="Hyperlink"/>
          </w:rPr>
          <w:t>https://coast.noaa.gov/digitalcoast/data/acs</w:t>
        </w:r>
      </w:hyperlink>
    </w:p>
    <w:p w14:paraId="27BB12C2" w14:textId="77777777" w:rsidR="007D3F54" w:rsidRPr="007D3F54" w:rsidRDefault="007D3F54" w:rsidP="007D3F54">
      <w:pPr>
        <w:pStyle w:val="EndNoteBibliography"/>
        <w:spacing w:after="0"/>
        <w:ind w:left="720" w:hanging="720"/>
      </w:pPr>
      <w:r w:rsidRPr="007D3F54">
        <w:t xml:space="preserve">Nordman, E., VanderMolen, J., Gajewski, B., Isely, P., Fan, Y., Koches, J., . . . Schoolmaster, C. (2014). An Integrated Assessment for Wind Energy in Lake Michigan Coastal Counties. </w:t>
      </w:r>
      <w:r w:rsidRPr="007D3F54">
        <w:rPr>
          <w:i/>
        </w:rPr>
        <w:t>Integrated Environmental Assessment and Management, 11</w:t>
      </w:r>
      <w:r w:rsidRPr="007D3F54">
        <w:t xml:space="preserve">(2), 287-297. </w:t>
      </w:r>
    </w:p>
    <w:p w14:paraId="6C256E83" w14:textId="77777777" w:rsidR="007D3F54" w:rsidRPr="007D3F54" w:rsidRDefault="007D3F54" w:rsidP="007D3F54">
      <w:pPr>
        <w:pStyle w:val="EndNoteBibliography"/>
        <w:spacing w:after="0"/>
        <w:ind w:left="720" w:hanging="720"/>
      </w:pPr>
      <w:r w:rsidRPr="007D3F54">
        <w:t xml:space="preserve">Novan, K. (2015). Valuing the Wind: Renewable Energy Policies and Air Pollution Avoided. </w:t>
      </w:r>
      <w:r w:rsidRPr="007D3F54">
        <w:rPr>
          <w:i/>
        </w:rPr>
        <w:t>American Economic Journal: Economic Policy, 7</w:t>
      </w:r>
      <w:r w:rsidRPr="007D3F54">
        <w:t xml:space="preserve">(3), 291-326. </w:t>
      </w:r>
    </w:p>
    <w:p w14:paraId="5E7B038B" w14:textId="77777777" w:rsidR="007D3F54" w:rsidRPr="007D3F54" w:rsidRDefault="007D3F54" w:rsidP="007D3F54">
      <w:pPr>
        <w:pStyle w:val="EndNoteBibliography"/>
        <w:spacing w:after="0"/>
        <w:ind w:left="720" w:hanging="720"/>
      </w:pPr>
      <w:r w:rsidRPr="007D3F54">
        <w:t xml:space="preserve">Ou, Y., Shi, W., Smith, S. J., Ledna, C. M., West, J. J., Nolte, C. G., &amp; Loughlin, D. H. (2018). Estimating environmental co-benefits of U.S. low-carbon pathways using an integrated assessment model with state-level resolution. </w:t>
      </w:r>
      <w:r w:rsidRPr="007D3F54">
        <w:rPr>
          <w:i/>
        </w:rPr>
        <w:t>Applied Energy, 216</w:t>
      </w:r>
      <w:r w:rsidRPr="007D3F54">
        <w:t xml:space="preserve">, 482-493. </w:t>
      </w:r>
    </w:p>
    <w:p w14:paraId="1C95D4ED" w14:textId="77777777" w:rsidR="007D3F54" w:rsidRPr="007D3F54" w:rsidRDefault="007D3F54" w:rsidP="007D3F54">
      <w:pPr>
        <w:pStyle w:val="EndNoteBibliography"/>
        <w:spacing w:after="0"/>
        <w:ind w:left="720" w:hanging="720"/>
      </w:pPr>
      <w:r w:rsidRPr="007D3F54">
        <w:t xml:space="preserve">Peng, W., Yang, J., Lu, X., &amp; Mauzerall, D. L. (2018). Potential co-benefits of electrification for air quality, health, and CO2 mitigation in 2030 China. </w:t>
      </w:r>
      <w:r w:rsidRPr="007D3F54">
        <w:rPr>
          <w:i/>
        </w:rPr>
        <w:t>Applied Energy, 218</w:t>
      </w:r>
      <w:r w:rsidRPr="007D3F54">
        <w:t xml:space="preserve">, 511-519. </w:t>
      </w:r>
    </w:p>
    <w:p w14:paraId="461C6CD6" w14:textId="77777777" w:rsidR="007D3F54" w:rsidRPr="007D3F54" w:rsidRDefault="007D3F54" w:rsidP="007D3F54">
      <w:pPr>
        <w:pStyle w:val="EndNoteBibliography"/>
        <w:spacing w:after="0"/>
        <w:ind w:left="720" w:hanging="720"/>
      </w:pPr>
      <w:r w:rsidRPr="007D3F54">
        <w:t xml:space="preserve">Peng, W., Yang, J., Wagner, F., &amp; Mauzerall, D. L. (2017). Substantial air quality and climate co-benefits achievable now with sectoral mitigation strategies in China. </w:t>
      </w:r>
      <w:r w:rsidRPr="007D3F54">
        <w:rPr>
          <w:i/>
        </w:rPr>
        <w:t>Science of the Total Environment, 598</w:t>
      </w:r>
      <w:r w:rsidRPr="007D3F54">
        <w:t xml:space="preserve">, 1076-1084. </w:t>
      </w:r>
    </w:p>
    <w:p w14:paraId="3FD70977" w14:textId="77777777" w:rsidR="007D3F54" w:rsidRPr="007D3F54" w:rsidRDefault="007D3F54" w:rsidP="007D3F54">
      <w:pPr>
        <w:pStyle w:val="EndNoteBibliography"/>
        <w:spacing w:after="0"/>
        <w:ind w:left="720" w:hanging="720"/>
      </w:pPr>
      <w:r w:rsidRPr="007D3F54">
        <w:t xml:space="preserve">Reimers, B., Ozdirik, B., &amp; Kaltschmitt, M. (2014). Greenhouse gas emissions from electricity generated by offshore wind farms. </w:t>
      </w:r>
      <w:r w:rsidRPr="007D3F54">
        <w:rPr>
          <w:i/>
        </w:rPr>
        <w:t>Renewable Energy, 72</w:t>
      </w:r>
      <w:r w:rsidRPr="007D3F54">
        <w:t xml:space="preserve">, 428-438. </w:t>
      </w:r>
    </w:p>
    <w:p w14:paraId="1C621FF0" w14:textId="77777777" w:rsidR="007D3F54" w:rsidRPr="007D3F54" w:rsidRDefault="007D3F54" w:rsidP="007D3F54">
      <w:pPr>
        <w:pStyle w:val="EndNoteBibliography"/>
        <w:spacing w:after="0"/>
        <w:ind w:left="720" w:hanging="720"/>
      </w:pPr>
      <w:r w:rsidRPr="007D3F54">
        <w:t xml:space="preserve">Ringkjob, H.-K., Haugan, P. M., &amp; Solbrekke, I. M. (2018). A review of modelling tools for energy and electricity systems with large shares of variable renewables. </w:t>
      </w:r>
      <w:r w:rsidRPr="007D3F54">
        <w:rPr>
          <w:i/>
        </w:rPr>
        <w:t>Renewable and Sustainable Energy Reviews, 96</w:t>
      </w:r>
      <w:r w:rsidRPr="007D3F54">
        <w:t xml:space="preserve">, 440-459. </w:t>
      </w:r>
    </w:p>
    <w:p w14:paraId="02F6A703" w14:textId="5721D67F" w:rsidR="007D3F54" w:rsidRPr="007D3F54" w:rsidRDefault="007D3F54" w:rsidP="007D3F54">
      <w:pPr>
        <w:pStyle w:val="EndNoteBibliography"/>
        <w:spacing w:after="0"/>
        <w:ind w:left="720" w:hanging="720"/>
      </w:pPr>
      <w:r w:rsidRPr="007D3F54">
        <w:t>St. John, J. (2017). Offshore Wind Reaches Cost-Competitiveness withouth Subsidies.</w:t>
      </w:r>
      <w:r w:rsidRPr="007D3F54">
        <w:rPr>
          <w:i/>
        </w:rPr>
        <w:t xml:space="preserve"> Greentech Media</w:t>
      </w:r>
      <w:r w:rsidRPr="007D3F54">
        <w:t xml:space="preserve">. Retrieved from </w:t>
      </w:r>
      <w:hyperlink r:id="rId37" w:history="1">
        <w:r w:rsidRPr="007D3F54">
          <w:rPr>
            <w:rStyle w:val="Hyperlink"/>
          </w:rPr>
          <w:t>https://www.greentechmedia.com/articles/read/offshore-wind-reaches-cost-competitiveness-without-subsidies#gs.2plxee</w:t>
        </w:r>
      </w:hyperlink>
    </w:p>
    <w:p w14:paraId="713B12F6" w14:textId="77777777" w:rsidR="007D3F54" w:rsidRPr="007D3F54" w:rsidRDefault="007D3F54" w:rsidP="007D3F54">
      <w:pPr>
        <w:pStyle w:val="EndNoteBibliography"/>
        <w:spacing w:after="0"/>
        <w:ind w:left="720" w:hanging="720"/>
      </w:pPr>
      <w:r w:rsidRPr="007D3F54">
        <w:t xml:space="preserve">Staid, A., &amp; Guikema, S. D. (2015). Risk Analysis for U.S. Offshore Wind Farms: The Need for an Integrated Approach. </w:t>
      </w:r>
      <w:r w:rsidRPr="007D3F54">
        <w:rPr>
          <w:i/>
        </w:rPr>
        <w:t>Risk Analysius, 35</w:t>
      </w:r>
      <w:r w:rsidRPr="007D3F54">
        <w:t xml:space="preserve">(4), 587-593. </w:t>
      </w:r>
    </w:p>
    <w:p w14:paraId="2FA6AA9B" w14:textId="44B127E3" w:rsidR="007D3F54" w:rsidRPr="007D3F54" w:rsidRDefault="007D3F54" w:rsidP="007D3F54">
      <w:pPr>
        <w:pStyle w:val="EndNoteBibliography"/>
        <w:spacing w:after="0"/>
        <w:ind w:left="720" w:hanging="720"/>
      </w:pPr>
      <w:r w:rsidRPr="007D3F54">
        <w:t xml:space="preserve">Stehly, T., Beiter, P., Heimiller, D., &amp; Scott, G. (2017). </w:t>
      </w:r>
      <w:r w:rsidRPr="007D3F54">
        <w:rPr>
          <w:i/>
        </w:rPr>
        <w:t>2017 Cost of Wind Energy Review</w:t>
      </w:r>
      <w:r w:rsidRPr="007D3F54">
        <w:t xml:space="preserve">. Retrieved from </w:t>
      </w:r>
      <w:hyperlink r:id="rId38" w:history="1">
        <w:r w:rsidRPr="007D3F54">
          <w:rPr>
            <w:rStyle w:val="Hyperlink"/>
          </w:rPr>
          <w:t>https://www.nrel.gov/docs/fy18osti/72167.pdf</w:t>
        </w:r>
      </w:hyperlink>
    </w:p>
    <w:p w14:paraId="1D63A2E7" w14:textId="7C5427C6" w:rsidR="007D3F54" w:rsidRPr="007D3F54" w:rsidRDefault="007D3F54" w:rsidP="007D3F54">
      <w:pPr>
        <w:pStyle w:val="EndNoteBibliography"/>
        <w:spacing w:after="0"/>
        <w:ind w:left="720" w:hanging="720"/>
      </w:pPr>
      <w:r w:rsidRPr="007D3F54">
        <w:t xml:space="preserve">U.S. EIA. (2018a). </w:t>
      </w:r>
      <w:r w:rsidRPr="007D3F54">
        <w:rPr>
          <w:i/>
        </w:rPr>
        <w:t>U.S. primary energy consumption by energy source, 2018</w:t>
      </w:r>
      <w:r w:rsidRPr="007D3F54">
        <w:t xml:space="preserve">. Retrieved from: </w:t>
      </w:r>
      <w:hyperlink r:id="rId39" w:history="1">
        <w:r w:rsidRPr="007D3F54">
          <w:rPr>
            <w:rStyle w:val="Hyperlink"/>
          </w:rPr>
          <w:t>https://www.eia.gov/energyexplained/us-energy-facts/</w:t>
        </w:r>
      </w:hyperlink>
    </w:p>
    <w:p w14:paraId="39DE2CAA" w14:textId="225A0EA3" w:rsidR="007D3F54" w:rsidRPr="007D3F54" w:rsidRDefault="007D3F54" w:rsidP="007D3F54">
      <w:pPr>
        <w:pStyle w:val="EndNoteBibliography"/>
        <w:spacing w:after="0"/>
        <w:ind w:left="720" w:hanging="720"/>
      </w:pPr>
      <w:r w:rsidRPr="007D3F54">
        <w:t xml:space="preserve">U.S. EIA. (2018b). </w:t>
      </w:r>
      <w:r w:rsidRPr="007D3F54">
        <w:rPr>
          <w:i/>
        </w:rPr>
        <w:t>US electricity generation by energy source</w:t>
      </w:r>
      <w:r w:rsidRPr="007D3F54">
        <w:t xml:space="preserve">. Retrieved from: </w:t>
      </w:r>
      <w:hyperlink r:id="rId40" w:history="1">
        <w:r w:rsidRPr="007D3F54">
          <w:rPr>
            <w:rStyle w:val="Hyperlink"/>
          </w:rPr>
          <w:t>https://www.eia.gov/tools/faqs/faq.php?id=427&amp;t=4</w:t>
        </w:r>
      </w:hyperlink>
    </w:p>
    <w:p w14:paraId="6FB3A742" w14:textId="2E4DAE8E" w:rsidR="007D3F54" w:rsidRPr="007D3F54" w:rsidRDefault="007D3F54" w:rsidP="007D3F54">
      <w:pPr>
        <w:pStyle w:val="EndNoteBibliography"/>
        <w:spacing w:after="0"/>
        <w:ind w:left="720" w:hanging="720"/>
      </w:pPr>
      <w:r w:rsidRPr="007D3F54">
        <w:t xml:space="preserve">U.S. EIA. (2019). </w:t>
      </w:r>
      <w:r w:rsidRPr="007D3F54">
        <w:rPr>
          <w:i/>
        </w:rPr>
        <w:t>Annual Energy Outlook 2019 - with projections to 2050</w:t>
      </w:r>
      <w:r w:rsidRPr="007D3F54">
        <w:t xml:space="preserve">. Retrieved from </w:t>
      </w:r>
      <w:hyperlink r:id="rId41" w:history="1">
        <w:r w:rsidRPr="007D3F54">
          <w:rPr>
            <w:rStyle w:val="Hyperlink"/>
          </w:rPr>
          <w:t>https://www.eia.gov/outlooks/aeo/pdf/aeo2019.pdf</w:t>
        </w:r>
      </w:hyperlink>
    </w:p>
    <w:p w14:paraId="63A0DA40" w14:textId="2F1CCE28" w:rsidR="007D3F54" w:rsidRPr="007D3F54" w:rsidRDefault="007D3F54" w:rsidP="007D3F54">
      <w:pPr>
        <w:pStyle w:val="EndNoteBibliography"/>
        <w:spacing w:after="0"/>
        <w:ind w:left="720" w:hanging="720"/>
      </w:pPr>
      <w:r w:rsidRPr="007D3F54">
        <w:t xml:space="preserve">U.S. EPA. (2014). </w:t>
      </w:r>
      <w:r w:rsidRPr="007D3F54">
        <w:rPr>
          <w:i/>
        </w:rPr>
        <w:t>National Emissions Inventory Report</w:t>
      </w:r>
      <w:r w:rsidRPr="007D3F54">
        <w:t xml:space="preserve">. Retrieved from </w:t>
      </w:r>
      <w:hyperlink r:id="rId42" w:history="1">
        <w:r w:rsidRPr="007D3F54">
          <w:rPr>
            <w:rStyle w:val="Hyperlink"/>
          </w:rPr>
          <w:t>https://gispub.epa.gov/neireport/2014/</w:t>
        </w:r>
      </w:hyperlink>
    </w:p>
    <w:p w14:paraId="679C36A1" w14:textId="090FF2FF" w:rsidR="007D3F54" w:rsidRPr="007D3F54" w:rsidRDefault="007D3F54" w:rsidP="007D3F54">
      <w:pPr>
        <w:pStyle w:val="EndNoteBibliography"/>
        <w:spacing w:after="0"/>
        <w:ind w:left="720" w:hanging="720"/>
      </w:pPr>
      <w:r w:rsidRPr="007D3F54">
        <w:t xml:space="preserve">U.S. EPA. (2017). </w:t>
      </w:r>
      <w:r w:rsidRPr="007D3F54">
        <w:rPr>
          <w:i/>
        </w:rPr>
        <w:t>Inventory of U.S. Greenhouse Gas Emissions and Sinks: 1990-2017 Inventory Report</w:t>
      </w:r>
      <w:r w:rsidRPr="007D3F54">
        <w:t xml:space="preserve">. Retrieved from </w:t>
      </w:r>
      <w:hyperlink r:id="rId43" w:history="1">
        <w:r w:rsidRPr="007D3F54">
          <w:rPr>
            <w:rStyle w:val="Hyperlink"/>
          </w:rPr>
          <w:t>https://www.epa.gov/ghgemissions/inventory-us-greenhouse-gas-emissions-and-sinks</w:t>
        </w:r>
      </w:hyperlink>
    </w:p>
    <w:p w14:paraId="04E5502D" w14:textId="77777777" w:rsidR="007D3F54" w:rsidRPr="007D3F54" w:rsidRDefault="007D3F54" w:rsidP="007D3F54">
      <w:pPr>
        <w:pStyle w:val="EndNoteBibliography"/>
        <w:spacing w:after="0"/>
        <w:ind w:left="720" w:hanging="720"/>
      </w:pPr>
      <w:r w:rsidRPr="007D3F54">
        <w:t xml:space="preserve">Xie, Y., Dai, H., Xu, X., Fujimori, S., Hasegawa, T., Yi, K., . . . Kurata, G. (2018). Co-benefits of climate mitigation on air quality and human health in Asian countries. </w:t>
      </w:r>
      <w:r w:rsidRPr="007D3F54">
        <w:rPr>
          <w:i/>
        </w:rPr>
        <w:t>Environment International, 119</w:t>
      </w:r>
      <w:r w:rsidRPr="007D3F54">
        <w:t xml:space="preserve">, 309-318. </w:t>
      </w:r>
    </w:p>
    <w:p w14:paraId="513AA920" w14:textId="77777777" w:rsidR="007D3F54" w:rsidRPr="007D3F54" w:rsidRDefault="007D3F54" w:rsidP="007D3F54">
      <w:pPr>
        <w:pStyle w:val="EndNoteBibliography"/>
        <w:spacing w:after="0"/>
        <w:ind w:left="720" w:hanging="720"/>
      </w:pPr>
      <w:r w:rsidRPr="007D3F54">
        <w:t xml:space="preserve">Yang, J. (2016). Environmental and Climate Change Co-Benefits Analysis of Wind Power Generation in China. </w:t>
      </w:r>
      <w:r w:rsidRPr="007D3F54">
        <w:rPr>
          <w:i/>
        </w:rPr>
        <w:t>Energy Procedia, 88</w:t>
      </w:r>
      <w:r w:rsidRPr="007D3F54">
        <w:t xml:space="preserve">, 76-81. </w:t>
      </w:r>
    </w:p>
    <w:p w14:paraId="3A88F809" w14:textId="77777777" w:rsidR="007D3F54" w:rsidRPr="007D3F54" w:rsidRDefault="007D3F54" w:rsidP="007D3F54">
      <w:pPr>
        <w:pStyle w:val="EndNoteBibliography"/>
        <w:spacing w:after="0"/>
        <w:ind w:left="720" w:hanging="720"/>
      </w:pPr>
      <w:r w:rsidRPr="007D3F54">
        <w:t xml:space="preserve">Yang, J., Song, D., &amp; Wu, F. (2017). Regional variations of environmental co-benefits of wind power generation in China. </w:t>
      </w:r>
      <w:r w:rsidRPr="007D3F54">
        <w:rPr>
          <w:i/>
        </w:rPr>
        <w:t>Applied Energy, 206</w:t>
      </w:r>
      <w:r w:rsidRPr="007D3F54">
        <w:t xml:space="preserve">, 1267-1281. </w:t>
      </w:r>
    </w:p>
    <w:p w14:paraId="03974CAF" w14:textId="77777777" w:rsidR="007D3F54" w:rsidRPr="007D3F54" w:rsidRDefault="007D3F54" w:rsidP="007D3F54">
      <w:pPr>
        <w:pStyle w:val="EndNoteBibliography"/>
        <w:spacing w:after="0"/>
        <w:ind w:left="720" w:hanging="720"/>
      </w:pPr>
      <w:r w:rsidRPr="007D3F54">
        <w:t xml:space="preserve">Yuan, J., Yuan, Z., &amp; Ou, X. (2019). Modeling of environmental benefit evaluation of energy transition to multi-energy complementary system. </w:t>
      </w:r>
      <w:r w:rsidRPr="007D3F54">
        <w:rPr>
          <w:i/>
        </w:rPr>
        <w:t>Energy Procedia, 158</w:t>
      </w:r>
      <w:r w:rsidRPr="007D3F54">
        <w:t xml:space="preserve">, 4882-4888. </w:t>
      </w:r>
    </w:p>
    <w:p w14:paraId="5644BA2A" w14:textId="77777777" w:rsidR="007D3F54" w:rsidRPr="007D3F54" w:rsidRDefault="007D3F54" w:rsidP="007D3F54">
      <w:pPr>
        <w:pStyle w:val="EndNoteBibliography"/>
        <w:spacing w:after="0"/>
        <w:ind w:left="720" w:hanging="720"/>
      </w:pPr>
      <w:r w:rsidRPr="007D3F54">
        <w:t xml:space="preserve">Zeng, J., Liu, T., Feiock, R., &amp; Li, F. (2019). The impacts of China's provincial energy policies on major air pollutants: A spatial econometric analysis. </w:t>
      </w:r>
      <w:r w:rsidRPr="007D3F54">
        <w:rPr>
          <w:i/>
        </w:rPr>
        <w:t>Energy Policy, 132</w:t>
      </w:r>
      <w:r w:rsidRPr="007D3F54">
        <w:t xml:space="preserve">, 392-403. </w:t>
      </w:r>
    </w:p>
    <w:p w14:paraId="79DC46D0" w14:textId="77777777" w:rsidR="007D3F54" w:rsidRPr="007D3F54" w:rsidRDefault="007D3F54" w:rsidP="007D3F54">
      <w:pPr>
        <w:pStyle w:val="EndNoteBibliography"/>
        <w:ind w:left="720" w:hanging="720"/>
      </w:pPr>
      <w:r w:rsidRPr="007D3F54">
        <w:t xml:space="preserve">Zhang, S., Worrell, E., Crijns-Graus, W., Krol, M., Bruine, M. d., Geng, G., . . . Cofala, J. (2016). Modeling energy efficiency to improve air quality and health effects of China's cement industry. </w:t>
      </w:r>
    </w:p>
    <w:p w14:paraId="0366F77F" w14:textId="08608508" w:rsidR="008570E5" w:rsidRPr="008570E5" w:rsidRDefault="005A2E07" w:rsidP="00FD3B07">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7B587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EA3EEF" w:rsidRDefault="00EA3EEF" w:rsidP="00B72FB6">
      <w:pPr>
        <w:spacing w:after="0" w:line="240" w:lineRule="auto"/>
      </w:pPr>
      <w:r>
        <w:separator/>
      </w:r>
    </w:p>
  </w:endnote>
  <w:endnote w:type="continuationSeparator" w:id="0">
    <w:p w14:paraId="43FFD76F" w14:textId="77777777" w:rsidR="00EA3EEF" w:rsidRDefault="00EA3EEF"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EA3EEF" w:rsidRDefault="00EA3EEF" w:rsidP="00B72FB6">
      <w:pPr>
        <w:spacing w:after="0" w:line="240" w:lineRule="auto"/>
      </w:pPr>
      <w:r>
        <w:separator/>
      </w:r>
    </w:p>
  </w:footnote>
  <w:footnote w:type="continuationSeparator" w:id="0">
    <w:p w14:paraId="572982D1" w14:textId="77777777" w:rsidR="00EA3EEF" w:rsidRDefault="00EA3EEF"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4&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90&lt;/item&gt;&lt;item&gt;130&lt;/item&gt;&lt;item&gt;132&lt;/item&gt;&lt;item&gt;137&lt;/item&gt;&lt;item&gt;139&lt;/item&gt;&lt;item&gt;140&lt;/item&gt;&lt;item&gt;141&lt;/item&gt;&lt;item&gt;142&lt;/item&gt;&lt;item&gt;143&lt;/item&gt;&lt;item&gt;144&lt;/item&gt;&lt;item&gt;145&lt;/item&gt;&lt;/record-ids&gt;&lt;/item&gt;&lt;/Libraries&gt;"/>
  </w:docVars>
  <w:rsids>
    <w:rsidRoot w:val="008570E5"/>
    <w:rsid w:val="00002AAD"/>
    <w:rsid w:val="00006892"/>
    <w:rsid w:val="000135C5"/>
    <w:rsid w:val="00016F8D"/>
    <w:rsid w:val="00017FCB"/>
    <w:rsid w:val="000200CA"/>
    <w:rsid w:val="00024089"/>
    <w:rsid w:val="00026FCC"/>
    <w:rsid w:val="00032FA4"/>
    <w:rsid w:val="00037BFA"/>
    <w:rsid w:val="00045D45"/>
    <w:rsid w:val="00050729"/>
    <w:rsid w:val="00050B11"/>
    <w:rsid w:val="00052A48"/>
    <w:rsid w:val="00053CE8"/>
    <w:rsid w:val="00057B1D"/>
    <w:rsid w:val="000600C5"/>
    <w:rsid w:val="000669A9"/>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265"/>
    <w:rsid w:val="000A6BF9"/>
    <w:rsid w:val="000B2C52"/>
    <w:rsid w:val="000B38A2"/>
    <w:rsid w:val="000B4F1B"/>
    <w:rsid w:val="000C27A7"/>
    <w:rsid w:val="000C542B"/>
    <w:rsid w:val="000C5A1F"/>
    <w:rsid w:val="000C6AE2"/>
    <w:rsid w:val="000C7235"/>
    <w:rsid w:val="000D3080"/>
    <w:rsid w:val="000D427B"/>
    <w:rsid w:val="000E0CE0"/>
    <w:rsid w:val="000E1F1A"/>
    <w:rsid w:val="000E26CC"/>
    <w:rsid w:val="000E2776"/>
    <w:rsid w:val="000E2D56"/>
    <w:rsid w:val="000E4BAA"/>
    <w:rsid w:val="000E5F81"/>
    <w:rsid w:val="000E6B42"/>
    <w:rsid w:val="000F5336"/>
    <w:rsid w:val="000F7624"/>
    <w:rsid w:val="000F76F5"/>
    <w:rsid w:val="00102508"/>
    <w:rsid w:val="00103284"/>
    <w:rsid w:val="00103CE5"/>
    <w:rsid w:val="0010750A"/>
    <w:rsid w:val="0010799C"/>
    <w:rsid w:val="00113F30"/>
    <w:rsid w:val="00120A06"/>
    <w:rsid w:val="0012116C"/>
    <w:rsid w:val="00124EB0"/>
    <w:rsid w:val="00130066"/>
    <w:rsid w:val="0013129D"/>
    <w:rsid w:val="00131414"/>
    <w:rsid w:val="00132537"/>
    <w:rsid w:val="00134E75"/>
    <w:rsid w:val="00140060"/>
    <w:rsid w:val="00144373"/>
    <w:rsid w:val="00145B55"/>
    <w:rsid w:val="001471FB"/>
    <w:rsid w:val="00147735"/>
    <w:rsid w:val="0015043D"/>
    <w:rsid w:val="0015075E"/>
    <w:rsid w:val="001507A4"/>
    <w:rsid w:val="001528DE"/>
    <w:rsid w:val="001533B4"/>
    <w:rsid w:val="0015437C"/>
    <w:rsid w:val="0015724F"/>
    <w:rsid w:val="00157557"/>
    <w:rsid w:val="00157A24"/>
    <w:rsid w:val="0016033D"/>
    <w:rsid w:val="00160BB6"/>
    <w:rsid w:val="00171158"/>
    <w:rsid w:val="00172072"/>
    <w:rsid w:val="00175A9B"/>
    <w:rsid w:val="00186F5A"/>
    <w:rsid w:val="00190E97"/>
    <w:rsid w:val="00191DB4"/>
    <w:rsid w:val="00192CAB"/>
    <w:rsid w:val="00194E9D"/>
    <w:rsid w:val="00196BFC"/>
    <w:rsid w:val="001A19F3"/>
    <w:rsid w:val="001A4547"/>
    <w:rsid w:val="001A49D5"/>
    <w:rsid w:val="001A4D5B"/>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3CFF"/>
    <w:rsid w:val="001F4640"/>
    <w:rsid w:val="001F7750"/>
    <w:rsid w:val="002006A3"/>
    <w:rsid w:val="00200B0C"/>
    <w:rsid w:val="002039FD"/>
    <w:rsid w:val="00203AA1"/>
    <w:rsid w:val="00211655"/>
    <w:rsid w:val="00213E99"/>
    <w:rsid w:val="00214834"/>
    <w:rsid w:val="00217FC3"/>
    <w:rsid w:val="00221AA7"/>
    <w:rsid w:val="00222298"/>
    <w:rsid w:val="00222399"/>
    <w:rsid w:val="00222CC0"/>
    <w:rsid w:val="00231A17"/>
    <w:rsid w:val="0023222D"/>
    <w:rsid w:val="00232FEC"/>
    <w:rsid w:val="00243441"/>
    <w:rsid w:val="00245398"/>
    <w:rsid w:val="002565B4"/>
    <w:rsid w:val="00256ABB"/>
    <w:rsid w:val="00256CE3"/>
    <w:rsid w:val="00262471"/>
    <w:rsid w:val="00273CA5"/>
    <w:rsid w:val="00275074"/>
    <w:rsid w:val="00280D71"/>
    <w:rsid w:val="00281D73"/>
    <w:rsid w:val="002A568C"/>
    <w:rsid w:val="002A6E8C"/>
    <w:rsid w:val="002B13CC"/>
    <w:rsid w:val="002B2884"/>
    <w:rsid w:val="002B4CE3"/>
    <w:rsid w:val="002B707D"/>
    <w:rsid w:val="002B7D5D"/>
    <w:rsid w:val="002D157A"/>
    <w:rsid w:val="002D4028"/>
    <w:rsid w:val="002D491D"/>
    <w:rsid w:val="002E0D04"/>
    <w:rsid w:val="002E4A2F"/>
    <w:rsid w:val="002E615B"/>
    <w:rsid w:val="002E6814"/>
    <w:rsid w:val="002E7BF9"/>
    <w:rsid w:val="002F1943"/>
    <w:rsid w:val="002F1E9B"/>
    <w:rsid w:val="002F396C"/>
    <w:rsid w:val="00303C7F"/>
    <w:rsid w:val="00303F12"/>
    <w:rsid w:val="00304B8A"/>
    <w:rsid w:val="003061BE"/>
    <w:rsid w:val="00313C1B"/>
    <w:rsid w:val="00314C41"/>
    <w:rsid w:val="00314CBF"/>
    <w:rsid w:val="00322B7B"/>
    <w:rsid w:val="00322C6C"/>
    <w:rsid w:val="00323CE2"/>
    <w:rsid w:val="00333203"/>
    <w:rsid w:val="003358EC"/>
    <w:rsid w:val="003374A8"/>
    <w:rsid w:val="003477C7"/>
    <w:rsid w:val="00352199"/>
    <w:rsid w:val="0036374E"/>
    <w:rsid w:val="00366525"/>
    <w:rsid w:val="00367E00"/>
    <w:rsid w:val="0037079A"/>
    <w:rsid w:val="00372977"/>
    <w:rsid w:val="003767EB"/>
    <w:rsid w:val="00377949"/>
    <w:rsid w:val="00381311"/>
    <w:rsid w:val="00383978"/>
    <w:rsid w:val="00395462"/>
    <w:rsid w:val="00397B40"/>
    <w:rsid w:val="003A1D69"/>
    <w:rsid w:val="003A46A0"/>
    <w:rsid w:val="003A4D51"/>
    <w:rsid w:val="003A6702"/>
    <w:rsid w:val="003B0AAF"/>
    <w:rsid w:val="003B1F90"/>
    <w:rsid w:val="003B3C33"/>
    <w:rsid w:val="003B4327"/>
    <w:rsid w:val="003B4A7E"/>
    <w:rsid w:val="003B5939"/>
    <w:rsid w:val="003B78E1"/>
    <w:rsid w:val="003C14BD"/>
    <w:rsid w:val="003C370A"/>
    <w:rsid w:val="003C3EA7"/>
    <w:rsid w:val="003D046D"/>
    <w:rsid w:val="003D0650"/>
    <w:rsid w:val="003D1BB5"/>
    <w:rsid w:val="003D466B"/>
    <w:rsid w:val="003E44A3"/>
    <w:rsid w:val="003F730F"/>
    <w:rsid w:val="0040645E"/>
    <w:rsid w:val="00406D68"/>
    <w:rsid w:val="00410EB7"/>
    <w:rsid w:val="00414583"/>
    <w:rsid w:val="00417A56"/>
    <w:rsid w:val="00417B6E"/>
    <w:rsid w:val="00424556"/>
    <w:rsid w:val="004254A3"/>
    <w:rsid w:val="004262BF"/>
    <w:rsid w:val="00431D48"/>
    <w:rsid w:val="00434696"/>
    <w:rsid w:val="00434A79"/>
    <w:rsid w:val="004350A7"/>
    <w:rsid w:val="004351EC"/>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164F"/>
    <w:rsid w:val="00486E47"/>
    <w:rsid w:val="00490563"/>
    <w:rsid w:val="004A0476"/>
    <w:rsid w:val="004A1860"/>
    <w:rsid w:val="004A1D98"/>
    <w:rsid w:val="004A3912"/>
    <w:rsid w:val="004A4ABB"/>
    <w:rsid w:val="004A6F8A"/>
    <w:rsid w:val="004A7E54"/>
    <w:rsid w:val="004B244B"/>
    <w:rsid w:val="004B6235"/>
    <w:rsid w:val="004C0518"/>
    <w:rsid w:val="004C3407"/>
    <w:rsid w:val="004C5F81"/>
    <w:rsid w:val="004D0BD6"/>
    <w:rsid w:val="004D779B"/>
    <w:rsid w:val="004E08C7"/>
    <w:rsid w:val="004E0F19"/>
    <w:rsid w:val="004E56EE"/>
    <w:rsid w:val="004F2C6D"/>
    <w:rsid w:val="004F6D90"/>
    <w:rsid w:val="00503549"/>
    <w:rsid w:val="0050419B"/>
    <w:rsid w:val="00512962"/>
    <w:rsid w:val="00514A1B"/>
    <w:rsid w:val="00516609"/>
    <w:rsid w:val="00517B41"/>
    <w:rsid w:val="00525AB0"/>
    <w:rsid w:val="0052716D"/>
    <w:rsid w:val="005323A8"/>
    <w:rsid w:val="00536A6F"/>
    <w:rsid w:val="00544051"/>
    <w:rsid w:val="0054470C"/>
    <w:rsid w:val="00544BC1"/>
    <w:rsid w:val="005451E9"/>
    <w:rsid w:val="00553323"/>
    <w:rsid w:val="00563D5E"/>
    <w:rsid w:val="00563DF7"/>
    <w:rsid w:val="005650A2"/>
    <w:rsid w:val="00571CAB"/>
    <w:rsid w:val="00576E5A"/>
    <w:rsid w:val="0058168E"/>
    <w:rsid w:val="00581BC2"/>
    <w:rsid w:val="00583287"/>
    <w:rsid w:val="005841F9"/>
    <w:rsid w:val="00591FF7"/>
    <w:rsid w:val="005A2E07"/>
    <w:rsid w:val="005B1156"/>
    <w:rsid w:val="005B494B"/>
    <w:rsid w:val="005B5AAA"/>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2039"/>
    <w:rsid w:val="0060238F"/>
    <w:rsid w:val="00602A15"/>
    <w:rsid w:val="00603FA8"/>
    <w:rsid w:val="00604627"/>
    <w:rsid w:val="00610A5B"/>
    <w:rsid w:val="006121D4"/>
    <w:rsid w:val="006154DE"/>
    <w:rsid w:val="006160A8"/>
    <w:rsid w:val="006248E5"/>
    <w:rsid w:val="00625589"/>
    <w:rsid w:val="00625CDF"/>
    <w:rsid w:val="00632CD2"/>
    <w:rsid w:val="00632EEC"/>
    <w:rsid w:val="006366ED"/>
    <w:rsid w:val="00636957"/>
    <w:rsid w:val="00636C09"/>
    <w:rsid w:val="00640F33"/>
    <w:rsid w:val="00654568"/>
    <w:rsid w:val="00655D31"/>
    <w:rsid w:val="006678E8"/>
    <w:rsid w:val="00672BC3"/>
    <w:rsid w:val="006731E4"/>
    <w:rsid w:val="00682396"/>
    <w:rsid w:val="00686BF8"/>
    <w:rsid w:val="00690B5A"/>
    <w:rsid w:val="00696B14"/>
    <w:rsid w:val="006A10AE"/>
    <w:rsid w:val="006A18E1"/>
    <w:rsid w:val="006A2292"/>
    <w:rsid w:val="006A2517"/>
    <w:rsid w:val="006A3927"/>
    <w:rsid w:val="006A42AB"/>
    <w:rsid w:val="006A439B"/>
    <w:rsid w:val="006A6FBF"/>
    <w:rsid w:val="006B0DD2"/>
    <w:rsid w:val="006B66AE"/>
    <w:rsid w:val="006B7213"/>
    <w:rsid w:val="006C0FE6"/>
    <w:rsid w:val="006C26B7"/>
    <w:rsid w:val="006C7A2E"/>
    <w:rsid w:val="006D21CF"/>
    <w:rsid w:val="006D24BC"/>
    <w:rsid w:val="006D3114"/>
    <w:rsid w:val="006D3660"/>
    <w:rsid w:val="006D5C08"/>
    <w:rsid w:val="006E083D"/>
    <w:rsid w:val="006E4347"/>
    <w:rsid w:val="006E4C7F"/>
    <w:rsid w:val="006E55D2"/>
    <w:rsid w:val="006E734B"/>
    <w:rsid w:val="006E76D3"/>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60150"/>
    <w:rsid w:val="00760203"/>
    <w:rsid w:val="00764703"/>
    <w:rsid w:val="00773621"/>
    <w:rsid w:val="0077558A"/>
    <w:rsid w:val="00780067"/>
    <w:rsid w:val="0078355B"/>
    <w:rsid w:val="0079199F"/>
    <w:rsid w:val="00792195"/>
    <w:rsid w:val="0079357F"/>
    <w:rsid w:val="007957B2"/>
    <w:rsid w:val="00796714"/>
    <w:rsid w:val="007975EB"/>
    <w:rsid w:val="007A0896"/>
    <w:rsid w:val="007A1970"/>
    <w:rsid w:val="007A40F1"/>
    <w:rsid w:val="007A617D"/>
    <w:rsid w:val="007A771C"/>
    <w:rsid w:val="007A7BFA"/>
    <w:rsid w:val="007A7EE5"/>
    <w:rsid w:val="007B141F"/>
    <w:rsid w:val="007B1F42"/>
    <w:rsid w:val="007B2436"/>
    <w:rsid w:val="007B3E1B"/>
    <w:rsid w:val="007B5227"/>
    <w:rsid w:val="007B5878"/>
    <w:rsid w:val="007B60AB"/>
    <w:rsid w:val="007C6538"/>
    <w:rsid w:val="007C65E2"/>
    <w:rsid w:val="007D356F"/>
    <w:rsid w:val="007D3F54"/>
    <w:rsid w:val="007D6B36"/>
    <w:rsid w:val="007D749A"/>
    <w:rsid w:val="007D752B"/>
    <w:rsid w:val="007E1621"/>
    <w:rsid w:val="007E4E63"/>
    <w:rsid w:val="007E54D2"/>
    <w:rsid w:val="007E6D3A"/>
    <w:rsid w:val="007F2D1B"/>
    <w:rsid w:val="007F5B0F"/>
    <w:rsid w:val="008030B8"/>
    <w:rsid w:val="00804754"/>
    <w:rsid w:val="008053B5"/>
    <w:rsid w:val="00832162"/>
    <w:rsid w:val="00833244"/>
    <w:rsid w:val="00836741"/>
    <w:rsid w:val="0083729B"/>
    <w:rsid w:val="00840225"/>
    <w:rsid w:val="00840F42"/>
    <w:rsid w:val="00843318"/>
    <w:rsid w:val="00845AAF"/>
    <w:rsid w:val="0084698F"/>
    <w:rsid w:val="008471A1"/>
    <w:rsid w:val="00852BB2"/>
    <w:rsid w:val="0085451A"/>
    <w:rsid w:val="008570E5"/>
    <w:rsid w:val="0086117B"/>
    <w:rsid w:val="008613CA"/>
    <w:rsid w:val="008703A5"/>
    <w:rsid w:val="00875394"/>
    <w:rsid w:val="00892942"/>
    <w:rsid w:val="0089459D"/>
    <w:rsid w:val="0089474D"/>
    <w:rsid w:val="00895275"/>
    <w:rsid w:val="008A6698"/>
    <w:rsid w:val="008B192A"/>
    <w:rsid w:val="008B4AE8"/>
    <w:rsid w:val="008C0CBE"/>
    <w:rsid w:val="008C0D68"/>
    <w:rsid w:val="008C6628"/>
    <w:rsid w:val="008C66EA"/>
    <w:rsid w:val="008C68E4"/>
    <w:rsid w:val="008C6C29"/>
    <w:rsid w:val="008D44AA"/>
    <w:rsid w:val="008D4B80"/>
    <w:rsid w:val="008D727A"/>
    <w:rsid w:val="008E198E"/>
    <w:rsid w:val="008E3DAF"/>
    <w:rsid w:val="008F2840"/>
    <w:rsid w:val="008F2A57"/>
    <w:rsid w:val="00907747"/>
    <w:rsid w:val="00907A3D"/>
    <w:rsid w:val="00913796"/>
    <w:rsid w:val="00913B59"/>
    <w:rsid w:val="00914550"/>
    <w:rsid w:val="009211A9"/>
    <w:rsid w:val="00931124"/>
    <w:rsid w:val="00935E58"/>
    <w:rsid w:val="00937910"/>
    <w:rsid w:val="009431C4"/>
    <w:rsid w:val="009447CF"/>
    <w:rsid w:val="009456A5"/>
    <w:rsid w:val="0094605D"/>
    <w:rsid w:val="00950B84"/>
    <w:rsid w:val="009524FF"/>
    <w:rsid w:val="00953C68"/>
    <w:rsid w:val="00956A72"/>
    <w:rsid w:val="00960A4F"/>
    <w:rsid w:val="00962770"/>
    <w:rsid w:val="0096384F"/>
    <w:rsid w:val="00964E77"/>
    <w:rsid w:val="00977627"/>
    <w:rsid w:val="009825C3"/>
    <w:rsid w:val="00984169"/>
    <w:rsid w:val="00987247"/>
    <w:rsid w:val="00991700"/>
    <w:rsid w:val="00992C56"/>
    <w:rsid w:val="009964BA"/>
    <w:rsid w:val="009A2B1A"/>
    <w:rsid w:val="009A456F"/>
    <w:rsid w:val="009B3AB9"/>
    <w:rsid w:val="009B60CA"/>
    <w:rsid w:val="009B7B2F"/>
    <w:rsid w:val="009B7ECA"/>
    <w:rsid w:val="009C4D77"/>
    <w:rsid w:val="009D03F8"/>
    <w:rsid w:val="009D06D8"/>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B6B"/>
    <w:rsid w:val="00A2158F"/>
    <w:rsid w:val="00A3175E"/>
    <w:rsid w:val="00A35CE6"/>
    <w:rsid w:val="00A36162"/>
    <w:rsid w:val="00A3649A"/>
    <w:rsid w:val="00A43F3F"/>
    <w:rsid w:val="00A579A1"/>
    <w:rsid w:val="00A61661"/>
    <w:rsid w:val="00A65E3E"/>
    <w:rsid w:val="00A6716F"/>
    <w:rsid w:val="00A774A9"/>
    <w:rsid w:val="00A77F74"/>
    <w:rsid w:val="00A82036"/>
    <w:rsid w:val="00A83613"/>
    <w:rsid w:val="00A84DC0"/>
    <w:rsid w:val="00A86A16"/>
    <w:rsid w:val="00A91E46"/>
    <w:rsid w:val="00A93BE3"/>
    <w:rsid w:val="00A971DE"/>
    <w:rsid w:val="00AA6AE2"/>
    <w:rsid w:val="00AA7087"/>
    <w:rsid w:val="00AB22DF"/>
    <w:rsid w:val="00AB2A74"/>
    <w:rsid w:val="00AB6346"/>
    <w:rsid w:val="00AB636D"/>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52CC"/>
    <w:rsid w:val="00B27C96"/>
    <w:rsid w:val="00B42C4D"/>
    <w:rsid w:val="00B43411"/>
    <w:rsid w:val="00B50E94"/>
    <w:rsid w:val="00B51C2F"/>
    <w:rsid w:val="00B6736D"/>
    <w:rsid w:val="00B67F3B"/>
    <w:rsid w:val="00B72FB6"/>
    <w:rsid w:val="00B7369D"/>
    <w:rsid w:val="00B73B9E"/>
    <w:rsid w:val="00B73EB3"/>
    <w:rsid w:val="00B75708"/>
    <w:rsid w:val="00B772B0"/>
    <w:rsid w:val="00B774C5"/>
    <w:rsid w:val="00B802F8"/>
    <w:rsid w:val="00B81980"/>
    <w:rsid w:val="00B820AF"/>
    <w:rsid w:val="00B91B5E"/>
    <w:rsid w:val="00B92153"/>
    <w:rsid w:val="00B92B01"/>
    <w:rsid w:val="00B9301F"/>
    <w:rsid w:val="00B9642C"/>
    <w:rsid w:val="00B96D35"/>
    <w:rsid w:val="00BA7554"/>
    <w:rsid w:val="00BB633E"/>
    <w:rsid w:val="00BB7081"/>
    <w:rsid w:val="00BB769D"/>
    <w:rsid w:val="00BC0E33"/>
    <w:rsid w:val="00BC1315"/>
    <w:rsid w:val="00BC4F86"/>
    <w:rsid w:val="00BC78E3"/>
    <w:rsid w:val="00BD4400"/>
    <w:rsid w:val="00BD6FBB"/>
    <w:rsid w:val="00BE2BE2"/>
    <w:rsid w:val="00BE4451"/>
    <w:rsid w:val="00BE64CD"/>
    <w:rsid w:val="00BE68A0"/>
    <w:rsid w:val="00BE6CF8"/>
    <w:rsid w:val="00BF045B"/>
    <w:rsid w:val="00BF392D"/>
    <w:rsid w:val="00BF7AF9"/>
    <w:rsid w:val="00C00894"/>
    <w:rsid w:val="00C05035"/>
    <w:rsid w:val="00C17E93"/>
    <w:rsid w:val="00C24480"/>
    <w:rsid w:val="00C24DA6"/>
    <w:rsid w:val="00C25321"/>
    <w:rsid w:val="00C3792B"/>
    <w:rsid w:val="00C44BE4"/>
    <w:rsid w:val="00C4599A"/>
    <w:rsid w:val="00C5075B"/>
    <w:rsid w:val="00C54D12"/>
    <w:rsid w:val="00C54F6C"/>
    <w:rsid w:val="00C5519D"/>
    <w:rsid w:val="00C56AE9"/>
    <w:rsid w:val="00C61E15"/>
    <w:rsid w:val="00C6549F"/>
    <w:rsid w:val="00C6707B"/>
    <w:rsid w:val="00C67316"/>
    <w:rsid w:val="00C67B29"/>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6B35"/>
    <w:rsid w:val="00CB7434"/>
    <w:rsid w:val="00CC3599"/>
    <w:rsid w:val="00CC666C"/>
    <w:rsid w:val="00CC74B7"/>
    <w:rsid w:val="00CD0BCA"/>
    <w:rsid w:val="00CD31AB"/>
    <w:rsid w:val="00CD4A2F"/>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31980"/>
    <w:rsid w:val="00D330A7"/>
    <w:rsid w:val="00D35AFA"/>
    <w:rsid w:val="00D35F9B"/>
    <w:rsid w:val="00D41480"/>
    <w:rsid w:val="00D45566"/>
    <w:rsid w:val="00D45A8B"/>
    <w:rsid w:val="00D45DBD"/>
    <w:rsid w:val="00D461C7"/>
    <w:rsid w:val="00D4675C"/>
    <w:rsid w:val="00D4742B"/>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1106"/>
    <w:rsid w:val="00D838C9"/>
    <w:rsid w:val="00D86D49"/>
    <w:rsid w:val="00D87FF6"/>
    <w:rsid w:val="00D90245"/>
    <w:rsid w:val="00D920AF"/>
    <w:rsid w:val="00D946F2"/>
    <w:rsid w:val="00DA0A56"/>
    <w:rsid w:val="00DB10D4"/>
    <w:rsid w:val="00DB10EB"/>
    <w:rsid w:val="00DB22A4"/>
    <w:rsid w:val="00DB304A"/>
    <w:rsid w:val="00DB7317"/>
    <w:rsid w:val="00DC115E"/>
    <w:rsid w:val="00DC4443"/>
    <w:rsid w:val="00DC59A0"/>
    <w:rsid w:val="00DD5E83"/>
    <w:rsid w:val="00DE217E"/>
    <w:rsid w:val="00DF0151"/>
    <w:rsid w:val="00DF1DFC"/>
    <w:rsid w:val="00DF3248"/>
    <w:rsid w:val="00DF42E0"/>
    <w:rsid w:val="00DF7257"/>
    <w:rsid w:val="00E010F9"/>
    <w:rsid w:val="00E025CE"/>
    <w:rsid w:val="00E02E84"/>
    <w:rsid w:val="00E07C1E"/>
    <w:rsid w:val="00E1300B"/>
    <w:rsid w:val="00E1337B"/>
    <w:rsid w:val="00E1498B"/>
    <w:rsid w:val="00E22909"/>
    <w:rsid w:val="00E2743D"/>
    <w:rsid w:val="00E30E45"/>
    <w:rsid w:val="00E34612"/>
    <w:rsid w:val="00E3536B"/>
    <w:rsid w:val="00E36857"/>
    <w:rsid w:val="00E36AF0"/>
    <w:rsid w:val="00E440D3"/>
    <w:rsid w:val="00E525AC"/>
    <w:rsid w:val="00E52D6F"/>
    <w:rsid w:val="00E535B1"/>
    <w:rsid w:val="00E55900"/>
    <w:rsid w:val="00E55BE7"/>
    <w:rsid w:val="00E55F21"/>
    <w:rsid w:val="00E57CB2"/>
    <w:rsid w:val="00E639B4"/>
    <w:rsid w:val="00E65F26"/>
    <w:rsid w:val="00E66445"/>
    <w:rsid w:val="00E73571"/>
    <w:rsid w:val="00E7680C"/>
    <w:rsid w:val="00E8101E"/>
    <w:rsid w:val="00E81B02"/>
    <w:rsid w:val="00E820EE"/>
    <w:rsid w:val="00E85436"/>
    <w:rsid w:val="00E86FB7"/>
    <w:rsid w:val="00E9101E"/>
    <w:rsid w:val="00E920A2"/>
    <w:rsid w:val="00EA000A"/>
    <w:rsid w:val="00EA076C"/>
    <w:rsid w:val="00EA3EEF"/>
    <w:rsid w:val="00EA7866"/>
    <w:rsid w:val="00EB33DC"/>
    <w:rsid w:val="00EB4D6A"/>
    <w:rsid w:val="00EC06A0"/>
    <w:rsid w:val="00EC2200"/>
    <w:rsid w:val="00EC2353"/>
    <w:rsid w:val="00EC5414"/>
    <w:rsid w:val="00EC6A96"/>
    <w:rsid w:val="00ED3FBE"/>
    <w:rsid w:val="00ED428D"/>
    <w:rsid w:val="00ED6A22"/>
    <w:rsid w:val="00ED7762"/>
    <w:rsid w:val="00EE6E48"/>
    <w:rsid w:val="00F03AA3"/>
    <w:rsid w:val="00F100D1"/>
    <w:rsid w:val="00F1092B"/>
    <w:rsid w:val="00F10AC4"/>
    <w:rsid w:val="00F14501"/>
    <w:rsid w:val="00F17923"/>
    <w:rsid w:val="00F2551B"/>
    <w:rsid w:val="00F264B3"/>
    <w:rsid w:val="00F26C6D"/>
    <w:rsid w:val="00F27D47"/>
    <w:rsid w:val="00F341E5"/>
    <w:rsid w:val="00F3683D"/>
    <w:rsid w:val="00F372E3"/>
    <w:rsid w:val="00F37B3D"/>
    <w:rsid w:val="00F41538"/>
    <w:rsid w:val="00F42337"/>
    <w:rsid w:val="00F43CBF"/>
    <w:rsid w:val="00F503D7"/>
    <w:rsid w:val="00F5794B"/>
    <w:rsid w:val="00F62892"/>
    <w:rsid w:val="00F634B6"/>
    <w:rsid w:val="00F63B14"/>
    <w:rsid w:val="00F669BB"/>
    <w:rsid w:val="00F7245E"/>
    <w:rsid w:val="00F729FD"/>
    <w:rsid w:val="00F7305C"/>
    <w:rsid w:val="00F7700E"/>
    <w:rsid w:val="00F7725B"/>
    <w:rsid w:val="00F82888"/>
    <w:rsid w:val="00F84320"/>
    <w:rsid w:val="00F85D12"/>
    <w:rsid w:val="00F8698E"/>
    <w:rsid w:val="00F877BE"/>
    <w:rsid w:val="00F903C9"/>
    <w:rsid w:val="00F93338"/>
    <w:rsid w:val="00F959D2"/>
    <w:rsid w:val="00FA5308"/>
    <w:rsid w:val="00FA57CF"/>
    <w:rsid w:val="00FB1D9B"/>
    <w:rsid w:val="00FB36FF"/>
    <w:rsid w:val="00FB5F3C"/>
    <w:rsid w:val="00FB7415"/>
    <w:rsid w:val="00FC06E4"/>
    <w:rsid w:val="00FC3648"/>
    <w:rsid w:val="00FC7A88"/>
    <w:rsid w:val="00FD099C"/>
    <w:rsid w:val="00FD3B07"/>
    <w:rsid w:val="00FD5A27"/>
    <w:rsid w:val="00FE07DC"/>
    <w:rsid w:val="00FE13D7"/>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www.awea.org/resources/publications-and-reports/market-reports" TargetMode="External"/><Relationship Id="rId39" Type="http://schemas.openxmlformats.org/officeDocument/2006/relationships/hyperlink" Target="https://www.eia.gov/energyexplained/us-energy-facts/" TargetMode="External"/><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hyperlink" Target="https://www.bpu.state.nj.us/bpu/newsroom/2019/approved/20190621.html" TargetMode="External"/><Relationship Id="rId42" Type="http://schemas.openxmlformats.org/officeDocument/2006/relationships/hyperlink" Target="https://gispub.epa.gov/neireport/2014/"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www.lazard.com/media/450784/lazards-levelized-cost-of-energy-version-120-vfinal.pdf" TargetMode="External"/><Relationship Id="rId38" Type="http://schemas.openxmlformats.org/officeDocument/2006/relationships/hyperlink" Target="https://www.nrel.gov/docs/fy18osti/72167.pdf"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c2es.org/document/greenhouse-gas-emissions-targets/" TargetMode="External"/><Relationship Id="rId41" Type="http://schemas.openxmlformats.org/officeDocument/2006/relationships/hyperlink" Target="https://www.eia.gov/outlooks/aeo/pdf/aeo2019.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hyperlink" Target="https://gwec.net/wp-content/uploads/2019/04/GWEC-Global-Wind-Report-2018.pdf" TargetMode="External"/><Relationship Id="rId37" Type="http://schemas.openxmlformats.org/officeDocument/2006/relationships/hyperlink" Target="https://www.greentechmedia.com/articles/read/offshore-wind-reaches-cost-competitiveness-without-subsidies#gs.2plxee" TargetMode="External"/><Relationship Id="rId40" Type="http://schemas.openxmlformats.org/officeDocument/2006/relationships/hyperlink" Target="https://www.eia.gov/tools/faqs/faq.php?id=427&amp;t=4" TargetMode="External"/><Relationship Id="rId45"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www.boem.gov/press06172019/" TargetMode="External"/><Relationship Id="rId36" Type="http://schemas.openxmlformats.org/officeDocument/2006/relationships/hyperlink" Target="https://coast.noaa.gov/digitalcoast/data/acs" TargetMode="Externa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hyperlink" Target="https://www.ge.com/renewableenergy/wind-energy/offshore-wind/haliade-x-offshore-turbine"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https://www.awea.org/Awea/media/Resources/Fact%20Sheets/AWEA_Offshore-Wind-Industry-FINAL.pdf" TargetMode="External"/><Relationship Id="rId30" Type="http://schemas.openxmlformats.org/officeDocument/2006/relationships/hyperlink" Target="http://castlewind.com/castle-wind-and-monterey-bay-community-power-sign-agreement-in-anticipation-of-offshore-wind-project-off-the-coast-of-morro-bay/" TargetMode="External"/><Relationship Id="rId35" Type="http://schemas.openxmlformats.org/officeDocument/2006/relationships/hyperlink" Target="https://aamboceanservice.blob.core.windows.net/oceanservice-prod/facts/coastal-population-report.pdf" TargetMode="External"/><Relationship Id="rId43" Type="http://schemas.openxmlformats.org/officeDocument/2006/relationships/hyperlink" Target="https://www.epa.gov/ghgemissions/inventory-us-greenhouse-gas-emissions-and-sin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190A7CC8-61DB-4D2F-9124-27AEBEEEB8E0}">
  <ds:schemaRefs>
    <ds:schemaRef ds:uri="http://schemas.microsoft.com/sharepoint/v3/fields"/>
    <ds:schemaRef ds:uri="a65fb547-1b02-4b77-882d-72553d3f5ce5"/>
    <ds:schemaRef ds:uri="http://purl.org/dc/elements/1.1/"/>
    <ds:schemaRef ds:uri="http://schemas.microsoft.com/office/2006/metadata/properties"/>
    <ds:schemaRef ds:uri="http://schemas.microsoft.com/office/infopath/2007/PartnerControls"/>
    <ds:schemaRef ds:uri="5ddedca0-709f-4917-a305-42d5cb3ea1ba"/>
    <ds:schemaRef ds:uri="4ffa91fb-a0ff-4ac5-b2db-65c790d184a4"/>
    <ds:schemaRef ds:uri="http://purl.org/dc/terms/"/>
    <ds:schemaRef ds:uri="http://schemas.openxmlformats.org/package/2006/metadata/core-properties"/>
    <ds:schemaRef ds:uri="http://schemas.microsoft.com/office/2006/documentManagement/types"/>
    <ds:schemaRef ds:uri="http://schemas.microsoft.com/sharepoint.v3"/>
    <ds:schemaRef ds:uri="http://schemas.microsoft.com/sharepoint/v3"/>
    <ds:schemaRef ds:uri="http://www.w3.org/XML/1998/namespace"/>
    <ds:schemaRef ds:uri="http://purl.org/dc/dcmitype/"/>
  </ds:schemaRefs>
</ds:datastoreItem>
</file>

<file path=customXml/itemProps5.xml><?xml version="1.0" encoding="utf-8"?>
<ds:datastoreItem xmlns:ds="http://schemas.openxmlformats.org/officeDocument/2006/customXml" ds:itemID="{11326FC8-AC65-44CB-B860-5D02F26AF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6</TotalTime>
  <Pages>15</Pages>
  <Words>12869</Words>
  <Characters>73356</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267</cp:revision>
  <cp:lastPrinted>2019-10-10T20:44:00Z</cp:lastPrinted>
  <dcterms:created xsi:type="dcterms:W3CDTF">2019-10-08T13:19:00Z</dcterms:created>
  <dcterms:modified xsi:type="dcterms:W3CDTF">2019-10-10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